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5AD38BAB"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9886C1E"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06958CBE" w:rsidR="00C8550B" w:rsidRDefault="00C8550B" w:rsidP="00C8550B">
      <w:pPr>
        <w:jc w:val="both"/>
        <w:rPr>
          <w:lang w:val="de-DE"/>
        </w:rPr>
      </w:pPr>
      <w:r w:rsidRPr="00C8550B">
        <w:rPr>
          <w:lang w:val="de-DE"/>
        </w:rPr>
        <w:lastRenderedPageBreak/>
        <w:t>Wenn eine Komponente JMS nutzt, wird diese als Client bezeichnet. Dieser kann mithilfe von JMS senden oder empfangen. Dabei bietet JMS die Möglichkeit eines asynchronen Austausches gleichberechtigter Partner die nicht dem strengen Client-Server-Modell en</w:t>
      </w:r>
      <w:r w:rsidR="00DA231F">
        <w:rPr>
          <w:lang w:val="de-DE"/>
        </w:rPr>
        <w:t>t</w:t>
      </w:r>
      <w:r w:rsidRPr="00C8550B">
        <w:rPr>
          <w:lang w:val="de-DE"/>
        </w:rPr>
        <w:t xml:space="preserve">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6E9C7329"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006235AE" w:rsidRPr="006730F2">
        <w:rPr>
          <w:lang w:val="de-DE"/>
        </w:rPr>
        <w:t xml:space="preserve">Abbildung </w:t>
      </w:r>
      <w:r w:rsidR="006235AE">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44F40416" w:rsidR="002E03FB" w:rsidRPr="000A5242" w:rsidRDefault="002E03FB" w:rsidP="00332E98">
      <w:pPr>
        <w:jc w:val="both"/>
        <w:rPr>
          <w:lang w:val="de-DE"/>
        </w:rPr>
      </w:pPr>
      <w:r w:rsidRPr="000A5242">
        <w:rPr>
          <w:lang w:val="de-DE"/>
        </w:rPr>
        <w:t xml:space="preserve">Eine Transaktion ist eine zusammengefasste Abfolge von </w:t>
      </w:r>
      <w:commentRangeStart w:id="3"/>
      <w:r w:rsidRPr="000A5242">
        <w:rPr>
          <w:lang w:val="de-DE"/>
        </w:rPr>
        <w:t>Ereignissen</w:t>
      </w:r>
      <w:commentRangeEnd w:id="3"/>
      <w:r w:rsidR="00511D0A">
        <w:rPr>
          <w:rStyle w:val="Kommentarzeichen"/>
        </w:rPr>
        <w:commentReference w:id="3"/>
      </w:r>
      <w:r w:rsidRPr="000A5242">
        <w:rPr>
          <w:lang w:val="de-DE"/>
        </w:rPr>
        <w:t xml:space="preserve">,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w:t>
      </w:r>
      <w:r w:rsidR="00AB4DA7">
        <w:rPr>
          <w:lang w:val="de-DE"/>
        </w:rPr>
        <w:t xml:space="preserve">für </w:t>
      </w:r>
      <w:r w:rsidRPr="00182591">
        <w:rPr>
          <w:lang w:val="de-DE"/>
        </w:rPr>
        <w:t xml:space="preserve">ihre Ausführung eine Koordination zwischen mehreren </w:t>
      </w:r>
      <w:commentRangeStart w:id="4"/>
      <w:r w:rsidRPr="00182591">
        <w:rPr>
          <w:lang w:val="de-DE"/>
        </w:rPr>
        <w:t xml:space="preserve">Knoten </w:t>
      </w:r>
      <w:commentRangeEnd w:id="4"/>
      <w:r w:rsidR="00511D0A">
        <w:rPr>
          <w:rStyle w:val="Kommentarzeichen"/>
        </w:rPr>
        <w:commentReference w:id="4"/>
      </w:r>
      <w:r w:rsidRPr="00182591">
        <w:rPr>
          <w:lang w:val="de-DE"/>
        </w:rPr>
        <w:t>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BB347F2"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t>
      </w:r>
      <w:r w:rsidR="00511D0A">
        <w:rPr>
          <w:lang w:val="de-DE"/>
        </w:rPr>
        <w:t>Transaktionen laufen in Phasen ab:</w:t>
      </w:r>
    </w:p>
    <w:p w14:paraId="50D7C2C5" w14:textId="55A50F7E" w:rsidR="002E03FB" w:rsidRDefault="002E03FB" w:rsidP="00332E98">
      <w:pPr>
        <w:jc w:val="both"/>
        <w:rPr>
          <w:lang w:val="de-DE"/>
        </w:rPr>
      </w:pPr>
      <w:commentRangeStart w:id="5"/>
      <w:r w:rsidRPr="004C0A06">
        <w:rPr>
          <w:highlight w:val="yellow"/>
          <w:lang w:val="de-DE"/>
        </w:rPr>
        <w:t>Eine</w:t>
      </w:r>
      <w:commentRangeEnd w:id="5"/>
      <w:r w:rsidR="00511D0A">
        <w:rPr>
          <w:rStyle w:val="Kommentarzeichen"/>
        </w:rPr>
        <w:commentReference w:id="5"/>
      </w:r>
      <w:r w:rsidRPr="004C0A06">
        <w:rPr>
          <w:highlight w:val="yellow"/>
          <w:lang w:val="de-DE"/>
        </w:rPr>
        <w:t xml:space="preserve"> Transaktion wird mit “begin” gestartet, werden die nachfolgenden Aktionen, die durch die Transaktion zusamengefasst werden korrekt ausgeführt, so erfolgt ein “commit”, der zum Festschreiben der erzielten Ergebnisse auf allen Knoten führt</w:t>
      </w:r>
      <w:r w:rsidR="00220960" w:rsidRPr="004C0A06">
        <w:rPr>
          <w:highlight w:val="yellow"/>
          <w:lang w:val="de-DE"/>
        </w:rPr>
        <w:t xml:space="preserve"> </w:t>
      </w:r>
      <w:r w:rsidRPr="004C0A06">
        <w:rPr>
          <w:highlight w:val="yellow"/>
          <w:lang w:val="de-DE"/>
        </w:rPr>
        <w:fldChar w:fldCharType="begin"/>
      </w:r>
      <w:r w:rsidR="007E151D" w:rsidRPr="004C0A06">
        <w:rPr>
          <w:highlight w:val="yellow"/>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4C0A06">
        <w:rPr>
          <w:highlight w:val="yellow"/>
          <w:lang w:val="de-DE"/>
        </w:rPr>
        <w:fldChar w:fldCharType="separate"/>
      </w:r>
      <w:r w:rsidRPr="004C0A06">
        <w:rPr>
          <w:highlight w:val="yellow"/>
          <w:lang w:val="de-DE"/>
        </w:rPr>
        <w:t>[1]</w:t>
      </w:r>
      <w:r w:rsidRPr="004C0A06">
        <w:rPr>
          <w:highlight w:val="yellow"/>
          <w:lang w:val="de-DE"/>
        </w:rPr>
        <w:fldChar w:fldCharType="end"/>
      </w:r>
      <w:r w:rsidR="00A209B0" w:rsidRPr="004C0A06">
        <w:rPr>
          <w:highlight w:val="yellow"/>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2BF8324" w:rsidR="002E03FB" w:rsidRDefault="002E03FB" w:rsidP="00332E98">
      <w:pPr>
        <w:jc w:val="both"/>
        <w:rPr>
          <w:lang w:val="de-DE"/>
        </w:rPr>
      </w:pPr>
      <w:r>
        <w:rPr>
          <w:lang w:val="de-DE"/>
        </w:rPr>
        <w:t>So müssen die verschiedenen Knoten, auf denen Aktionen ausgeführt werden, miteinander koordiniert werden. Für diesen Zweck werden</w:t>
      </w:r>
      <w:r w:rsidR="005E4407">
        <w:rPr>
          <w:lang w:val="de-DE"/>
        </w:rPr>
        <w:t xml:space="preserve"> die so</w:t>
      </w:r>
      <w:r>
        <w:rPr>
          <w:lang w:val="de-DE"/>
        </w:rPr>
        <w:t>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w:t>
      </w:r>
      <w:commentRangeStart w:id="6"/>
      <w:r>
        <w:rPr>
          <w:lang w:val="de-DE"/>
        </w:rPr>
        <w:t xml:space="preserve">verteilte Objekte </w:t>
      </w:r>
      <w:commentRangeEnd w:id="6"/>
      <w:r w:rsidR="00F403D0">
        <w:rPr>
          <w:rStyle w:val="Kommentarzeichen"/>
        </w:rPr>
        <w:commentReference w:id="6"/>
      </w:r>
      <w:r>
        <w:rPr>
          <w:lang w:val="de-DE"/>
        </w:rPr>
        <w:t xml:space="preserve">dar. Der Zugriff muss dabei so erfolgen, als würde das Objekt zu diesem Zeitpunkt </w:t>
      </w:r>
      <w:commentRangeStart w:id="7"/>
      <w:r>
        <w:rPr>
          <w:lang w:val="de-DE"/>
        </w:rPr>
        <w:t>nur durch einen Akteur bearbeitet werden und ist anschließend zu synchronisieren</w:t>
      </w:r>
      <w:commentRangeEnd w:id="7"/>
      <w:r w:rsidR="00F403D0">
        <w:rPr>
          <w:rStyle w:val="Kommentarzeichen"/>
        </w:rPr>
        <w:commentReference w:id="7"/>
      </w:r>
      <w:r>
        <w:rPr>
          <w:lang w:val="de-DE"/>
        </w:rPr>
        <w:t xml:space="preserve">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2F428414" w:rsidR="00423420" w:rsidRPr="00636A6D" w:rsidRDefault="00716D5D" w:rsidP="00332E98">
      <w:pPr>
        <w:pStyle w:val="Text"/>
        <w:rPr>
          <w:lang w:val="de-DE"/>
        </w:rPr>
      </w:pPr>
      <w:r w:rsidRPr="00BB635C">
        <w:rPr>
          <w:lang w:val="de-DE"/>
        </w:rPr>
        <w:t xml:space="preserve">Ausgehend von der zu Beginn bereitgestellten Chatanwendung gilt </w:t>
      </w:r>
      <w:r w:rsidR="006E57EE">
        <w:rPr>
          <w:lang w:val="de-DE"/>
        </w:rPr>
        <w:t xml:space="preserve">es, </w:t>
      </w:r>
      <w:r w:rsidRPr="00BB635C">
        <w:rPr>
          <w:lang w:val="de-DE"/>
        </w:rPr>
        <w:t>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commentRangeStart w:id="8"/>
      <w:r w:rsidR="00870053" w:rsidRPr="00636A6D">
        <w:rPr>
          <w:lang w:val="de-DE"/>
        </w:rPr>
        <w:t>war</w:t>
      </w:r>
      <w:r w:rsidR="0085194D" w:rsidRPr="00636A6D">
        <w:rPr>
          <w:lang w:val="de-DE"/>
        </w:rPr>
        <w:t xml:space="preserve"> </w:t>
      </w:r>
      <w:commentRangeEnd w:id="8"/>
      <w:r w:rsidR="00F403D0">
        <w:rPr>
          <w:rStyle w:val="Kommentarzeichen"/>
        </w:rPr>
        <w:commentReference w:id="8"/>
      </w:r>
      <w:r w:rsidR="0085194D" w:rsidRPr="00636A6D">
        <w:rPr>
          <w:lang w:val="de-DE"/>
        </w:rPr>
        <w:t xml:space="preserve">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Server, Client und Benchmarkclient </w:t>
      </w:r>
      <w:commentRangeStart w:id="9"/>
      <w:r w:rsidR="00870053" w:rsidRPr="00636A6D">
        <w:rPr>
          <w:lang w:val="de-DE"/>
        </w:rPr>
        <w:t xml:space="preserve">in einer einzigen Applikation </w:t>
      </w:r>
      <w:commentRangeEnd w:id="9"/>
      <w:r w:rsidR="00F403D0">
        <w:rPr>
          <w:rStyle w:val="Kommentarzeichen"/>
        </w:rPr>
        <w:commentReference w:id="9"/>
      </w:r>
      <w:r w:rsidR="00870053" w:rsidRPr="00636A6D">
        <w:rPr>
          <w:lang w:val="de-DE"/>
        </w:rPr>
        <w:t xml:space="preserve">abgebildet wurden. Die Komponenten waren zum Teil durch </w:t>
      </w:r>
      <w:commentRangeStart w:id="10"/>
      <w:r w:rsidR="00870053" w:rsidRPr="00636A6D">
        <w:rPr>
          <w:lang w:val="de-DE"/>
        </w:rPr>
        <w:t>sehr viele</w:t>
      </w:r>
      <w:commentRangeEnd w:id="10"/>
      <w:r w:rsidR="00F403D0">
        <w:rPr>
          <w:rStyle w:val="Kommentarzeichen"/>
        </w:rPr>
        <w:commentReference w:id="10"/>
      </w:r>
      <w:r w:rsidR="00870053" w:rsidRPr="00636A6D">
        <w:rPr>
          <w:lang w:val="de-DE"/>
        </w:rPr>
        <w:t xml:space="preserv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 xml:space="preserve">verletzt, </w:t>
      </w:r>
      <w:r w:rsidR="00E81471">
        <w:rPr>
          <w:lang w:val="de-DE"/>
        </w:rPr>
        <w:t>wodurch</w:t>
      </w:r>
      <w:r w:rsidR="00870053" w:rsidRPr="00636A6D">
        <w:rPr>
          <w:lang w:val="de-DE"/>
        </w:rPr>
        <w:t xml:space="preserve"> zunächst ein grundlegendes Refactoring durchgeführt und im Zuge dessen die Architektur neu überdacht werden musste.</w:t>
      </w:r>
      <w:r w:rsidR="00AA1C03">
        <w:rPr>
          <w:lang w:val="de-DE"/>
        </w:rPr>
        <w:t xml:space="preserve"> Im N</w:t>
      </w:r>
      <w:r w:rsidR="0085194D" w:rsidRPr="00636A6D">
        <w:rPr>
          <w:lang w:val="de-DE"/>
        </w:rPr>
        <w:t>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commentRangeStart w:id="11"/>
      <w:r w:rsidRPr="00636A6D">
        <w:rPr>
          <w:lang w:val="de-DE"/>
        </w:rPr>
        <w:t>Struktur des Anwendungsszenarios</w:t>
      </w:r>
      <w:commentRangeEnd w:id="11"/>
      <w:r w:rsidR="00801D40">
        <w:rPr>
          <w:rStyle w:val="Kommentarzeichen"/>
          <w:i w:val="0"/>
          <w:iCs w:val="0"/>
        </w:rPr>
        <w:commentReference w:id="11"/>
      </w:r>
    </w:p>
    <w:p w14:paraId="10FAF0E8" w14:textId="67E4C424"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w:t>
      </w:r>
      <w:r w:rsidR="00801D40">
        <w:rPr>
          <w:lang w:val="de-DE"/>
        </w:rPr>
        <w:t>gen. Demnach sind zusätzlich zu dem</w:t>
      </w:r>
      <w:r w:rsidRPr="00636A6D">
        <w:rPr>
          <w:lang w:val="de-DE"/>
        </w:rPr>
        <w:t xml:space="preserve"> Senden und Empfangen von Nachrichten ein Logi</w:t>
      </w:r>
      <w:r w:rsidR="001765D8">
        <w:rPr>
          <w:lang w:val="de-DE"/>
        </w:rPr>
        <w:t>n</w:t>
      </w:r>
      <w:r w:rsidR="00801D40">
        <w:rPr>
          <w:lang w:val="de-DE"/>
        </w:rPr>
        <w:t>-</w:t>
      </w:r>
      <w:r w:rsidR="001765D8">
        <w:rPr>
          <w:lang w:val="de-DE"/>
        </w:rPr>
        <w:t xml:space="preserve"> und Logout</w:t>
      </w:r>
      <w:r w:rsidR="00801D40">
        <w:rPr>
          <w:lang w:val="de-DE"/>
        </w:rPr>
        <w:t>-Mechanismus</w:t>
      </w:r>
      <w:r w:rsidR="001765D8">
        <w:rPr>
          <w:lang w:val="de-DE"/>
        </w:rPr>
        <w:t xml:space="preserve"> zu implementieren. </w:t>
      </w:r>
      <w:r w:rsidRPr="00636A6D">
        <w:rPr>
          <w:lang w:val="de-DE"/>
        </w:rPr>
        <w:t xml:space="preserve">Dabei soll die Performance der Chatanwendung mithilfe eines Benchmarking-Clients unter Berücksichtigung verschiedener Metriken </w:t>
      </w:r>
      <w:r w:rsidR="009E2CD7">
        <w:rPr>
          <w:lang w:val="de-DE"/>
        </w:rPr>
        <w:t>getestet</w:t>
      </w:r>
      <w:r w:rsidRPr="00636A6D">
        <w:rPr>
          <w:lang w:val="de-DE"/>
        </w:rPr>
        <w:t xml:space="preserve"> werden können.</w:t>
      </w:r>
      <w:r w:rsidR="001765D8">
        <w:rPr>
          <w:lang w:val="de-DE"/>
        </w:rPr>
        <w:t xml:space="preserve"> </w:t>
      </w:r>
      <w:r w:rsidRPr="00636A6D">
        <w:rPr>
          <w:lang w:val="de-DE"/>
        </w:rPr>
        <w:t xml:space="preserve">Über die reine Chat-Funktionalität hinaus sollen </w:t>
      </w:r>
      <w:r w:rsidRPr="00636A6D">
        <w:rPr>
          <w:lang w:val="de-DE"/>
        </w:rPr>
        <w:lastRenderedPageBreak/>
        <w:t>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6BC284B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w:t>
      </w:r>
      <w:r w:rsidR="00D85B41">
        <w:rPr>
          <w:lang w:val="de-DE"/>
        </w:rPr>
        <w:t>Zur Veranschaulichung</w:t>
      </w:r>
      <w:r w:rsidRPr="00636A6D">
        <w:rPr>
          <w:lang w:val="de-DE"/>
        </w:rPr>
        <w:t xml:space="preserve">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Pr>
          <w:lang w:val="de-DE"/>
        </w:rPr>
        <w:t>VIII.A</w:t>
      </w:r>
      <w:r w:rsidR="00310DA8" w:rsidRPr="00636A6D">
        <w:rPr>
          <w:lang w:val="de-DE"/>
        </w:rPr>
        <w:fldChar w:fldCharType="end"/>
      </w:r>
      <w:r w:rsidRPr="00636A6D">
        <w:rPr>
          <w:lang w:val="de-DE"/>
        </w:rPr>
        <w:t xml:space="preserve"> entsprechende Komponentendia</w:t>
      </w:r>
      <w:r w:rsidR="00D85B41">
        <w:rPr>
          <w:lang w:val="de-DE"/>
        </w:rPr>
        <w:t>gramme der anfänglichen und der im Zuge dieser Arbeit</w:t>
      </w:r>
      <w:r w:rsidRPr="00636A6D">
        <w:rPr>
          <w:lang w:val="de-DE"/>
        </w:rPr>
        <w:t xml:space="preserve"> neu entwickelten Anwendung gegenübergestellt. Diese sollen den groben Aufbau und die Veränderungen aufzeigen. Grundsätzlich ist das </w:t>
      </w:r>
      <w:commentRangeStart w:id="12"/>
      <w:r w:rsidRPr="00636A6D">
        <w:rPr>
          <w:lang w:val="de-DE"/>
        </w:rPr>
        <w:t>alte Projekt</w:t>
      </w:r>
      <w:commentRangeEnd w:id="12"/>
      <w:r w:rsidR="00403C01">
        <w:rPr>
          <w:rStyle w:val="Kommentarzeichen"/>
        </w:rPr>
        <w:commentReference w:id="12"/>
      </w:r>
      <w:r w:rsidRPr="00636A6D">
        <w:rPr>
          <w:lang w:val="de-DE"/>
        </w:rPr>
        <w:t xml:space="preserve"> als eine </w:t>
      </w:r>
      <w:commentRangeStart w:id="13"/>
      <w:r w:rsidR="00EA2F13">
        <w:rPr>
          <w:lang w:val="de-DE"/>
        </w:rPr>
        <w:t>monolithische</w:t>
      </w:r>
      <w:r w:rsidRPr="00636A6D">
        <w:rPr>
          <w:lang w:val="de-DE"/>
        </w:rPr>
        <w:t xml:space="preserve"> Java-Anwendung</w:t>
      </w:r>
      <w:commentRangeEnd w:id="13"/>
      <w:r w:rsidR="00403C01">
        <w:rPr>
          <w:rStyle w:val="Kommentarzeichen"/>
        </w:rPr>
        <w:commentReference w:id="13"/>
      </w:r>
      <w:r w:rsidRPr="00636A6D">
        <w:rPr>
          <w:lang w:val="de-DE"/>
        </w:rPr>
        <w:t xml:space="preserve"> zu sehen, während die Weiterentwicklung auf </w:t>
      </w:r>
      <w:r w:rsidR="00EA2F13">
        <w:rPr>
          <w:lang w:val="de-DE"/>
        </w:rPr>
        <w:t xml:space="preserve">modulare </w:t>
      </w:r>
      <w:r w:rsidRPr="00636A6D">
        <w:rPr>
          <w:lang w:val="de-DE"/>
        </w:rPr>
        <w:t xml:space="preserve">Apache Maven Projekte aufbaut. Jede Komponente </w:t>
      </w:r>
      <w:commentRangeStart w:id="14"/>
      <w:r w:rsidRPr="00636A6D">
        <w:rPr>
          <w:lang w:val="de-DE"/>
        </w:rPr>
        <w:t>aus</w:t>
      </w:r>
      <w:commentRangeEnd w:id="14"/>
      <w:r w:rsidR="0087494A">
        <w:rPr>
          <w:rStyle w:val="Kommentarzeichen"/>
        </w:rPr>
        <w:commentReference w:id="14"/>
      </w:r>
      <w:r w:rsidRPr="00636A6D">
        <w:rPr>
          <w:lang w:val="de-DE"/>
        </w:rPr>
        <w:t xml:space="preserve">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6235AE" w:rsidRPr="00A6598C">
        <w:rPr>
          <w:lang w:val="de-DE"/>
        </w:rPr>
        <w:t xml:space="preserve">Abbildung </w:t>
      </w:r>
      <w:r w:rsidR="006235AE">
        <w:rPr>
          <w:noProof/>
          <w:lang w:val="de-DE"/>
        </w:rPr>
        <w:t>16</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w:t>
      </w:r>
      <w:commentRangeStart w:id="15"/>
      <w:r w:rsidRPr="00636A6D">
        <w:rPr>
          <w:lang w:val="de-DE"/>
        </w:rPr>
        <w:t xml:space="preserve">sind differenziert zu betrachten </w:t>
      </w:r>
      <w:commentRangeEnd w:id="15"/>
      <w:r w:rsidR="0087494A">
        <w:rPr>
          <w:rStyle w:val="Kommentarzeichen"/>
        </w:rPr>
        <w:commentReference w:id="15"/>
      </w:r>
      <w:r w:rsidRPr="00636A6D">
        <w:rPr>
          <w:lang w:val="de-DE"/>
        </w:rPr>
        <w:t xml:space="preserve">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03CC6EE0" w:rsidR="006940C0" w:rsidRPr="004B5266" w:rsidRDefault="00EA2F13" w:rsidP="00332E98">
      <w:pPr>
        <w:jc w:val="both"/>
        <w:rPr>
          <w:lang w:val="de-DE"/>
        </w:rPr>
      </w:pPr>
      <w:commentRangeStart w:id="16"/>
      <w:r w:rsidRPr="004B5266">
        <w:rPr>
          <w:lang w:val="de-DE"/>
        </w:rPr>
        <w:t xml:space="preserve">Die Server-Komponente beinhaltet alle Funktionen, die für die serverseitige Anwendung notwendig sind. </w:t>
      </w:r>
      <w:commentRangeEnd w:id="16"/>
      <w:r w:rsidR="0087494A">
        <w:rPr>
          <w:rStyle w:val="Kommentarzeichen"/>
        </w:rPr>
        <w:commentReference w:id="16"/>
      </w:r>
      <w:r w:rsidRPr="004B5266">
        <w:rPr>
          <w:lang w:val="de-DE"/>
        </w:rPr>
        <w:t>Dabei ist diese auf den</w:t>
      </w:r>
      <w:r w:rsidR="005A78B6">
        <w:rPr>
          <w:lang w:val="de-DE"/>
        </w:rPr>
        <w:t xml:space="preserve"> Anwendungsserver</w:t>
      </w:r>
      <w:r w:rsidRPr="004B5266">
        <w:rPr>
          <w:lang w:val="de-DE"/>
        </w:rPr>
        <w:t xml:space="preserve">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F81187">
        <w:rPr>
          <w:lang w:val="de-DE"/>
        </w:rPr>
        <w:t>die</w:t>
      </w:r>
      <w:r w:rsidR="00B364D9" w:rsidRPr="004B5266">
        <w:rPr>
          <w:lang w:val="de-DE"/>
        </w:rPr>
        <w:t xml:space="preserve"> </w:t>
      </w:r>
      <w:r w:rsidR="00DC20CF" w:rsidRPr="004B5266">
        <w:rPr>
          <w:lang w:val="de-DE"/>
        </w:rPr>
        <w:t xml:space="preserve">für die Kommunikation server- und clientseitig verwendeten </w:t>
      </w:r>
      <w:commentRangeStart w:id="17"/>
      <w:r w:rsidR="00DC20CF" w:rsidRPr="004B5266">
        <w:rPr>
          <w:lang w:val="de-DE"/>
        </w:rPr>
        <w:t xml:space="preserve">Datenobjekte </w:t>
      </w:r>
      <w:commentRangeEnd w:id="17"/>
      <w:r w:rsidR="00F81187">
        <w:rPr>
          <w:rStyle w:val="Kommentarzeichen"/>
        </w:rPr>
        <w:commentReference w:id="17"/>
      </w:r>
      <w:r w:rsidR="00DC20CF" w:rsidRPr="004B5266">
        <w:rPr>
          <w:lang w:val="de-DE"/>
        </w:rPr>
        <w:t xml:space="preserve">enthält. Diese sind zentral </w:t>
      </w:r>
      <w:r w:rsidR="00B364D9" w:rsidRPr="004B5266">
        <w:rPr>
          <w:lang w:val="de-DE"/>
        </w:rPr>
        <w:t>in einer ausgelagerten Komponente definiert, um eine r</w:t>
      </w:r>
      <w:r w:rsidR="00DC20CF" w:rsidRPr="004B5266">
        <w:rPr>
          <w:lang w:val="de-DE"/>
        </w:rPr>
        <w:t xml:space="preserve">edundante </w:t>
      </w:r>
      <w:r w:rsidR="004A3F76">
        <w:rPr>
          <w:lang w:val="de-DE"/>
        </w:rPr>
        <w:t>Definition</w:t>
      </w:r>
      <w:r w:rsidR="00DC20CF" w:rsidRPr="004B5266">
        <w:rPr>
          <w:lang w:val="de-DE"/>
        </w:rPr>
        <w:t xml:space="preserve"> und damit ggf. Fehler bei zukünftigen Weiterentwicklungen zu vermeiden.</w:t>
      </w:r>
      <w:r w:rsidR="00B364D9" w:rsidRPr="004B5266">
        <w:rPr>
          <w:lang w:val="de-DE"/>
        </w:rPr>
        <w:t xml:space="preserve"> Dieses Model wird bei dem </w:t>
      </w:r>
      <w:commentRangeStart w:id="18"/>
      <w:r w:rsidR="00B364D9" w:rsidRPr="004B5266">
        <w:rPr>
          <w:lang w:val="de-DE"/>
        </w:rPr>
        <w:t xml:space="preserve">Bauen </w:t>
      </w:r>
      <w:commentRangeEnd w:id="18"/>
      <w:r w:rsidR="00F81187">
        <w:rPr>
          <w:rStyle w:val="Kommentarzeichen"/>
        </w:rPr>
        <w:commentReference w:id="18"/>
      </w:r>
      <w:r w:rsidR="00B364D9" w:rsidRPr="004B5266">
        <w:rPr>
          <w:lang w:val="de-DE"/>
        </w:rPr>
        <w:t>der auszuliefernden WAR-Datei automatisch eingebunden.</w:t>
      </w:r>
    </w:p>
    <w:p w14:paraId="24109E53" w14:textId="71F2B50B" w:rsidR="00EA2F13" w:rsidRDefault="00B364D9" w:rsidP="00332E98">
      <w:pPr>
        <w:jc w:val="both"/>
        <w:rPr>
          <w:lang w:val="de-DE"/>
        </w:rPr>
      </w:pPr>
      <w:r w:rsidRPr="004B5266">
        <w:rPr>
          <w:lang w:val="de-DE"/>
        </w:rPr>
        <w:t>Die Serv</w:t>
      </w:r>
      <w:r w:rsidR="002C563B">
        <w:rPr>
          <w:lang w:val="de-DE"/>
        </w:rPr>
        <w:t>erkomponente besitzt insgesamt vier</w:t>
      </w:r>
      <w:r w:rsidRPr="004B5266">
        <w:rPr>
          <w:lang w:val="de-DE"/>
        </w:rPr>
        <w:t xml:space="preserve"> Schnittstellen. Diese unterteilen sich den angebotenen RESTful Webservice, </w:t>
      </w:r>
      <w:r w:rsidR="003D6DE3" w:rsidRPr="004B5266">
        <w:rPr>
          <w:lang w:val="de-DE"/>
        </w:rPr>
        <w:t xml:space="preserve">eine Anbindung zu Queue und </w:t>
      </w:r>
      <w:r w:rsidR="00DF15F6">
        <w:rPr>
          <w:lang w:val="de-DE"/>
        </w:rPr>
        <w:t>Topic des JMS-Service</w:t>
      </w:r>
      <w:r w:rsidR="003D6DE3" w:rsidRPr="004B5266">
        <w:rPr>
          <w:lang w:val="de-DE"/>
        </w:rPr>
        <w:t xml:space="preserv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6235AE" w:rsidRPr="00636A6D">
        <w:rPr>
          <w:lang w:val="de-DE"/>
        </w:rPr>
        <w:t xml:space="preserve">Abbildung </w:t>
      </w:r>
      <w:r w:rsidR="006235AE">
        <w:rPr>
          <w:noProof/>
          <w:lang w:val="de-DE"/>
        </w:rPr>
        <w:t>2</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00AFC289" w:rsidR="00EE1CEB" w:rsidRPr="00636A6D" w:rsidRDefault="004F0950" w:rsidP="00332E98">
      <w:pPr>
        <w:pStyle w:val="Beschriftung"/>
        <w:jc w:val="both"/>
        <w:rPr>
          <w:lang w:val="de-DE"/>
        </w:rPr>
      </w:pPr>
      <w:bookmarkStart w:id="19" w:name="_Ref469399142"/>
      <w:bookmarkStart w:id="20"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2</w:t>
      </w:r>
      <w:r w:rsidRPr="00636A6D">
        <w:fldChar w:fldCharType="end"/>
      </w:r>
      <w:bookmarkEnd w:id="19"/>
      <w:r w:rsidRPr="00636A6D">
        <w:rPr>
          <w:lang w:val="de-DE"/>
        </w:rPr>
        <w:t xml:space="preserve">: </w:t>
      </w:r>
      <w:bookmarkStart w:id="21" w:name="_Ref469399124"/>
      <w:r w:rsidRPr="00636A6D">
        <w:rPr>
          <w:lang w:val="de-DE"/>
        </w:rPr>
        <w:t>Komponentenmodell der serverseitigen Anwendung</w:t>
      </w:r>
      <w:bookmarkEnd w:id="20"/>
      <w:bookmarkEnd w:id="21"/>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6C7E883A" w:rsidR="000F0B12" w:rsidRPr="00636A6D" w:rsidRDefault="000F0B12" w:rsidP="00332E98">
      <w:pPr>
        <w:jc w:val="both"/>
        <w:rPr>
          <w:lang w:val="de-DE"/>
        </w:rPr>
      </w:pPr>
      <w:r w:rsidRPr="00636A6D">
        <w:rPr>
          <w:lang w:val="de-DE"/>
        </w:rPr>
        <w:t xml:space="preserve">Anders als die Serverkomponente wurde der Client </w:t>
      </w:r>
      <w:commentRangeStart w:id="22"/>
      <w:r w:rsidRPr="00636A6D">
        <w:rPr>
          <w:lang w:val="de-DE"/>
        </w:rPr>
        <w:t xml:space="preserve">viel </w:t>
      </w:r>
      <w:commentRangeEnd w:id="22"/>
      <w:r w:rsidR="001834CB">
        <w:rPr>
          <w:rStyle w:val="Kommentarzeichen"/>
        </w:rPr>
        <w:commentReference w:id="22"/>
      </w:r>
      <w:r w:rsidRPr="00636A6D">
        <w:rPr>
          <w:lang w:val="de-DE"/>
        </w:rPr>
        <w:t xml:space="preserve">modularer konzipiert. Aus </w:t>
      </w:r>
      <w:r w:rsidRPr="00A0620B">
        <w:rPr>
          <w:highlight w:val="yellow"/>
          <w:lang w:val="de-DE"/>
        </w:rPr>
        <w:t>Verteilungssicht</w:t>
      </w:r>
      <w:r w:rsidRPr="00636A6D">
        <w:rPr>
          <w:lang w:val="de-DE"/>
        </w:rPr>
        <w:t xml:space="preserve"> handelt es sich hierbei um eine einzelne Client-Komponente, die am Ende eines Build-Prozesses entsteht. </w:t>
      </w:r>
      <w:commentRangeStart w:id="23"/>
      <w:r w:rsidRPr="00636A6D">
        <w:rPr>
          <w:lang w:val="de-DE"/>
        </w:rPr>
        <w:t>Der Code wurde allerdings in komplett unabhängigen Projek</w:t>
      </w:r>
      <w:r w:rsidR="00EC4695" w:rsidRPr="00636A6D">
        <w:rPr>
          <w:lang w:val="de-DE"/>
        </w:rPr>
        <w:t xml:space="preserve">ten entwickelt. </w:t>
      </w:r>
      <w:commentRangeEnd w:id="23"/>
      <w:r w:rsidR="00A0620B">
        <w:rPr>
          <w:rStyle w:val="Kommentarzeichen"/>
        </w:rPr>
        <w:commentReference w:id="23"/>
      </w:r>
      <w:r w:rsidR="00EC4695" w:rsidRPr="00636A6D">
        <w:rPr>
          <w:lang w:val="de-DE"/>
        </w:rPr>
        <w:t>Hiermit konnte durch die</w:t>
      </w:r>
      <w:r w:rsidRPr="00636A6D">
        <w:rPr>
          <w:lang w:val="de-DE"/>
        </w:rPr>
        <w:t xml:space="preserve"> striktere</w:t>
      </w:r>
      <w:r w:rsidR="00EC4695" w:rsidRPr="00636A6D">
        <w:rPr>
          <w:lang w:val="de-DE"/>
        </w:rPr>
        <w:t xml:space="preserve"> Umsetzung</w:t>
      </w:r>
      <w:r w:rsidRPr="00636A6D">
        <w:rPr>
          <w:lang w:val="de-DE"/>
        </w:rPr>
        <w:t xml:space="preserve"> des </w:t>
      </w:r>
      <w:r w:rsidR="00E13FBD">
        <w:rPr>
          <w:lang w:val="de-DE"/>
        </w:rPr>
        <w:t>Seperation-of-C</w:t>
      </w:r>
      <w:r w:rsidRPr="00636A6D">
        <w:rPr>
          <w:lang w:val="de-DE"/>
        </w:rPr>
        <w:t>oncern</w:t>
      </w:r>
      <w:r w:rsidR="00653AE7">
        <w:rPr>
          <w:lang w:val="de-DE"/>
        </w:rPr>
        <w:t>s</w:t>
      </w:r>
      <w:r w:rsidRPr="00636A6D">
        <w:rPr>
          <w:lang w:val="de-DE"/>
        </w:rPr>
        <w:t>-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xml:space="preserve">, wie die Wiederverwendbarkeit bzw. einfache Austauschbarkeit durch die </w:t>
      </w:r>
      <w:r w:rsidR="00E13FBD">
        <w:rPr>
          <w:lang w:val="de-DE"/>
        </w:rPr>
        <w:t>konsequente</w:t>
      </w:r>
      <w:r w:rsidR="00291769">
        <w:rPr>
          <w:lang w:val="de-DE"/>
        </w:rPr>
        <w:t xml:space="preserv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6235AE" w:rsidRPr="00636A6D">
        <w:rPr>
          <w:lang w:val="de-DE"/>
        </w:rPr>
        <w:t xml:space="preserve">Abbildung </w:t>
      </w:r>
      <w:r w:rsidR="006235AE">
        <w:rPr>
          <w:noProof/>
          <w:lang w:val="de-DE"/>
        </w:rPr>
        <w:t>3</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commentRangeStart w:id="24"/>
      <w:r w:rsidR="00EC4695" w:rsidRPr="00636A6D">
        <w:rPr>
          <w:lang w:val="de-DE"/>
        </w:rPr>
        <w:t>sehr schlank</w:t>
      </w:r>
      <w:commentRangeEnd w:id="24"/>
      <w:r w:rsidR="00370B29">
        <w:rPr>
          <w:rStyle w:val="Kommentarzeichen"/>
        </w:rPr>
        <w:commentReference w:id="24"/>
      </w:r>
      <w:r w:rsidR="00EC4695" w:rsidRPr="00636A6D">
        <w:rPr>
          <w:lang w:val="de-DE"/>
        </w:rPr>
        <w:t xml:space="preserve"> ist und </w:t>
      </w:r>
      <w:r w:rsidRPr="00636A6D">
        <w:rPr>
          <w:lang w:val="de-DE"/>
        </w:rPr>
        <w:t xml:space="preserve">hauptsächlich nur die Masken, ein UI-Model, Navigations- und Validierungslogik enthält, </w:t>
      </w:r>
      <w:r w:rsidR="006940C0" w:rsidRPr="00636A6D">
        <w:rPr>
          <w:lang w:val="de-DE"/>
        </w:rPr>
        <w:t xml:space="preserve">ist jegliche Kommunikation den </w:t>
      </w:r>
      <w:commentRangeStart w:id="25"/>
      <w:r w:rsidR="006940C0" w:rsidRPr="00636A6D">
        <w:rPr>
          <w:lang w:val="de-DE"/>
        </w:rPr>
        <w:t xml:space="preserve">Konnektoren-Komponenten </w:t>
      </w:r>
      <w:commentRangeEnd w:id="25"/>
      <w:r w:rsidR="00370B29">
        <w:rPr>
          <w:rStyle w:val="Kommentarzeichen"/>
        </w:rPr>
        <w:commentReference w:id="25"/>
      </w:r>
      <w:r w:rsidR="006940C0" w:rsidRPr="00636A6D">
        <w:rPr>
          <w:lang w:val="de-DE"/>
        </w:rPr>
        <w:t>überlassen.</w:t>
      </w:r>
    </w:p>
    <w:p w14:paraId="0B9C9432" w14:textId="5DFC3226"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w:t>
      </w:r>
      <w:r w:rsidR="00334C92">
        <w:rPr>
          <w:lang w:val="de-DE"/>
        </w:rPr>
        <w:t xml:space="preserve"> potenzieller</w:t>
      </w:r>
      <w:r w:rsidR="00A2652C" w:rsidRPr="00636A6D">
        <w:rPr>
          <w:lang w:val="de-DE"/>
        </w:rPr>
        <w:t xml:space="preserve"> zukünftige</w:t>
      </w:r>
      <w:r w:rsidR="00334C92">
        <w:rPr>
          <w:lang w:val="de-DE"/>
        </w:rPr>
        <w:t>r</w:t>
      </w:r>
      <w:r w:rsidR="00A2652C" w:rsidRPr="00636A6D">
        <w:rPr>
          <w:lang w:val="de-DE"/>
        </w:rPr>
        <w:t xml:space="preserve"> neu entwickelte</w:t>
      </w:r>
      <w:r w:rsidR="00334C92">
        <w:rPr>
          <w:lang w:val="de-DE"/>
        </w:rPr>
        <w:t>r</w:t>
      </w:r>
      <w:r w:rsidR="00A2652C" w:rsidRPr="00636A6D">
        <w:rPr>
          <w:lang w:val="de-DE"/>
        </w:rPr>
        <w:t xml:space="preserv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durc</w:t>
      </w:r>
      <w:r w:rsidR="000A1BF5">
        <w:rPr>
          <w:lang w:val="de-DE"/>
        </w:rPr>
        <w:t>h eine andere Kommunikationsart</w:t>
      </w:r>
      <w:r w:rsidR="0004733E" w:rsidRPr="00636A6D">
        <w:rPr>
          <w:lang w:val="de-DE"/>
        </w:rPr>
        <w:t xml:space="preserve"> in bestehenden oder neuen Clients </w:t>
      </w:r>
      <w:r w:rsidR="00144120" w:rsidRPr="00636A6D">
        <w:rPr>
          <w:lang w:val="de-DE"/>
        </w:rPr>
        <w:t>ersetzt werden.</w:t>
      </w:r>
      <w:r w:rsidR="00A640EA" w:rsidRPr="00636A6D">
        <w:rPr>
          <w:lang w:val="de-DE"/>
        </w:rPr>
        <w:t xml:space="preserve"> </w:t>
      </w:r>
      <w:commentRangeStart w:id="26"/>
      <w:commentRangeStart w:id="27"/>
      <w:r w:rsidR="00A640EA" w:rsidRPr="000A1BF5">
        <w:rPr>
          <w:highlight w:val="yellow"/>
          <w:lang w:val="de-DE"/>
        </w:rPr>
        <w:t>Dies</w:t>
      </w:r>
      <w:commentRangeEnd w:id="26"/>
      <w:r w:rsidR="000A1BF5" w:rsidRPr="000A1BF5">
        <w:rPr>
          <w:rStyle w:val="Kommentarzeichen"/>
          <w:highlight w:val="yellow"/>
        </w:rPr>
        <w:commentReference w:id="26"/>
      </w:r>
      <w:r w:rsidR="00A640EA" w:rsidRPr="000A1BF5">
        <w:rPr>
          <w:highlight w:val="yellow"/>
          <w:lang w:val="de-DE"/>
        </w:rPr>
        <w:t xml:space="preserve"> ist ebenfalls zum Vorteil der Wart- und Änderbarkeit, da die Kommunikation übergreifend zentral und frei von Redundanzen an den Konnektoren vorgenommen werden </w:t>
      </w:r>
      <w:r w:rsidR="000A1BF5" w:rsidRPr="000A1BF5">
        <w:rPr>
          <w:highlight w:val="yellow"/>
          <w:lang w:val="de-DE"/>
        </w:rPr>
        <w:t>kann</w:t>
      </w:r>
      <w:r w:rsidR="00A640EA" w:rsidRPr="000A1BF5">
        <w:rPr>
          <w:highlight w:val="yellow"/>
          <w:lang w:val="de-DE"/>
        </w:rPr>
        <w:t>.</w:t>
      </w:r>
      <w:r w:rsidR="00A640EA" w:rsidRPr="00636A6D">
        <w:rPr>
          <w:lang w:val="de-DE"/>
        </w:rPr>
        <w:t xml:space="preserve"> </w:t>
      </w:r>
      <w:commentRangeEnd w:id="27"/>
      <w:r w:rsidR="000A1BF5">
        <w:rPr>
          <w:rStyle w:val="Kommentarzeichen"/>
        </w:rPr>
        <w:commentReference w:id="27"/>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3E28D6C" w:rsidR="0080571B" w:rsidRPr="00636A6D" w:rsidRDefault="004F0950" w:rsidP="00332E98">
      <w:pPr>
        <w:pStyle w:val="Beschriftung"/>
        <w:jc w:val="both"/>
        <w:rPr>
          <w:lang w:val="de-DE"/>
        </w:rPr>
      </w:pPr>
      <w:bookmarkStart w:id="28"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3</w:t>
      </w:r>
      <w:r w:rsidRPr="00636A6D">
        <w:fldChar w:fldCharType="end"/>
      </w:r>
      <w:bookmarkEnd w:id="28"/>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4E5808A" w:rsidR="00EC2D65" w:rsidRDefault="00E13CC5" w:rsidP="00332E98">
      <w:pPr>
        <w:jc w:val="both"/>
        <w:rPr>
          <w:lang w:val="de-DE"/>
        </w:rPr>
      </w:pPr>
      <w:r w:rsidRPr="00636A6D">
        <w:rPr>
          <w:lang w:val="de-DE"/>
        </w:rPr>
        <w:t xml:space="preserve">Für die Durchführung </w:t>
      </w:r>
      <w:commentRangeStart w:id="29"/>
      <w:r w:rsidRPr="00636A6D">
        <w:rPr>
          <w:lang w:val="de-DE"/>
        </w:rPr>
        <w:t xml:space="preserve">eines </w:t>
      </w:r>
      <w:commentRangeEnd w:id="29"/>
      <w:r w:rsidR="000A1BF5">
        <w:rPr>
          <w:rStyle w:val="Kommentarzeichen"/>
        </w:rPr>
        <w:commentReference w:id="29"/>
      </w:r>
      <w:r w:rsidRPr="00636A6D">
        <w:rPr>
          <w:lang w:val="de-DE"/>
        </w:rPr>
        <w:t xml:space="preserve">Benchmarkings ist ein separater Baustein, der Benchmark-Client, implementiert. Anders als der vom </w:t>
      </w:r>
      <w:commentRangeStart w:id="30"/>
      <w:r w:rsidRPr="00636A6D">
        <w:rPr>
          <w:lang w:val="de-DE"/>
        </w:rPr>
        <w:t xml:space="preserve">Ausgang </w:t>
      </w:r>
      <w:commentRangeEnd w:id="30"/>
      <w:r w:rsidR="000A1BF5">
        <w:rPr>
          <w:rStyle w:val="Kommentarzeichen"/>
        </w:rPr>
        <w:commentReference w:id="30"/>
      </w:r>
      <w:r w:rsidRPr="00636A6D">
        <w:rPr>
          <w:lang w:val="de-DE"/>
        </w:rPr>
        <w:t>b</w:t>
      </w:r>
      <w:r w:rsidR="000A1BF5">
        <w:rPr>
          <w:lang w:val="de-DE"/>
        </w:rPr>
        <w:t>ereitgestellte Benchmark-Client</w:t>
      </w:r>
      <w:r w:rsidRPr="00636A6D">
        <w:rPr>
          <w:lang w:val="de-DE"/>
        </w:rPr>
        <w:t xml:space="preserve"> ist dieser neu implementiert und besitzt keine Abhängigkeiten auf den zuvor beschriebenen </w:t>
      </w:r>
      <w:commentRangeStart w:id="31"/>
      <w:r w:rsidRPr="00636A6D">
        <w:rPr>
          <w:lang w:val="de-DE"/>
        </w:rPr>
        <w:t>Anwendungsclient</w:t>
      </w:r>
      <w:commentRangeEnd w:id="31"/>
      <w:r w:rsidR="000A1BF5">
        <w:rPr>
          <w:rStyle w:val="Kommentarzeichen"/>
        </w:rPr>
        <w:commentReference w:id="31"/>
      </w:r>
      <w:r w:rsidRPr="00636A6D">
        <w:rPr>
          <w:lang w:val="de-DE"/>
        </w:rPr>
        <w:t xml:space="preserve">. Wie der </w:t>
      </w:r>
      <w:r w:rsidRPr="000A1BF5">
        <w:rPr>
          <w:highlight w:val="yellow"/>
          <w:lang w:val="de-DE"/>
        </w:rPr>
        <w:t>normale</w:t>
      </w:r>
      <w:r w:rsidRPr="00636A6D">
        <w:rPr>
          <w:lang w:val="de-DE"/>
        </w:rPr>
        <w:t xml:space="preserve"> Client, nutzt auch </w:t>
      </w:r>
      <w:commentRangeStart w:id="32"/>
      <w:r w:rsidRPr="00636A6D">
        <w:rPr>
          <w:lang w:val="de-DE"/>
        </w:rPr>
        <w:t xml:space="preserve">dieser </w:t>
      </w:r>
      <w:commentRangeEnd w:id="32"/>
      <w:r w:rsidR="004C7E9F">
        <w:rPr>
          <w:rStyle w:val="Kommentarzeichen"/>
        </w:rPr>
        <w:commentReference w:id="32"/>
      </w:r>
      <w:r w:rsidRPr="00636A6D">
        <w:rPr>
          <w:lang w:val="de-DE"/>
        </w:rPr>
        <w:t xml:space="preserve">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EBD641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6235AE">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580BABA4" w:rsidR="005749F2" w:rsidRDefault="005749F2" w:rsidP="00332E98">
      <w:pPr>
        <w:jc w:val="both"/>
        <w:rPr>
          <w:lang w:val="de-DE"/>
        </w:rPr>
      </w:pPr>
      <w:r w:rsidRPr="005749F2">
        <w:rPr>
          <w:lang w:val="de-DE"/>
        </w:rPr>
        <w:t xml:space="preserve">Das umzusetzende Datenmodell ist hierbei </w:t>
      </w:r>
      <w:commentRangeStart w:id="33"/>
      <w:r w:rsidRPr="005749F2">
        <w:rPr>
          <w:lang w:val="de-DE"/>
        </w:rPr>
        <w:t>sehr simpel</w:t>
      </w:r>
      <w:commentRangeEnd w:id="33"/>
      <w:r w:rsidR="004A2281">
        <w:rPr>
          <w:rStyle w:val="Kommentarzeichen"/>
        </w:rPr>
        <w:commentReference w:id="33"/>
      </w:r>
      <w:r w:rsidRPr="005749F2">
        <w:rPr>
          <w:lang w:val="de-DE"/>
        </w:rPr>
        <w:t xml:space="preserve">. Es handelt sich, wie in </w:t>
      </w:r>
      <w:r w:rsidRPr="00D064F5">
        <w:rPr>
          <w:highlight w:val="red"/>
          <w:lang w:val="de-DE"/>
        </w:rPr>
        <w:fldChar w:fldCharType="begin"/>
      </w:r>
      <w:r w:rsidRPr="00D064F5">
        <w:rPr>
          <w:highlight w:val="red"/>
          <w:lang w:val="de-DE"/>
        </w:rPr>
        <w:instrText xml:space="preserve"> REF _Ref469465593 \h  \* MERGEFORMAT </w:instrText>
      </w:r>
      <w:r w:rsidRPr="00D064F5">
        <w:rPr>
          <w:highlight w:val="red"/>
          <w:lang w:val="de-DE"/>
        </w:rPr>
        <w:fldChar w:fldCharType="separate"/>
      </w:r>
      <w:r w:rsidR="006235AE" w:rsidRPr="00D064F5">
        <w:rPr>
          <w:b/>
          <w:bCs/>
          <w:highlight w:val="red"/>
          <w:lang w:val="de-DE"/>
        </w:rPr>
        <w:t>Fehler! Verweisquelle konnte nicht gefunden werden.</w:t>
      </w:r>
      <w:r w:rsidRPr="00D064F5">
        <w:rPr>
          <w:highlight w:val="red"/>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w:t>
      </w:r>
      <w:bookmarkStart w:id="34" w:name="_GoBack"/>
      <w:bookmarkEnd w:id="34"/>
      <w:r w:rsidRPr="005749F2">
        <w:rPr>
          <w:lang w:val="de-DE"/>
        </w:rPr>
        <w:t>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0DC3C65B"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1CCF0A72"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6235AE" w:rsidRPr="006730F2">
        <w:rPr>
          <w:lang w:val="de-DE"/>
        </w:rPr>
        <w:t xml:space="preserve">Abbildung </w:t>
      </w:r>
      <w:r w:rsidR="006235AE">
        <w:rPr>
          <w:noProof/>
          <w:lang w:val="de-DE"/>
        </w:rPr>
        <w:t>6</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006235AE">
        <w:rPr>
          <w:lang w:val="de-DE"/>
        </w:rPr>
        <w:fldChar w:fldCharType="separate"/>
      </w:r>
      <w:r w:rsidR="006235AE">
        <w:rPr>
          <w:b/>
          <w:bCs/>
          <w:lang w:val="de-DE"/>
        </w:rPr>
        <w:t>Fehler! Verweisquelle konnte nicht gefunden werden.</w:t>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5FD66E1C" w:rsidR="00D51C3B" w:rsidRPr="00636A6D" w:rsidRDefault="00652D56" w:rsidP="00332E98">
      <w:pPr>
        <w:pStyle w:val="Beschriftung"/>
        <w:jc w:val="both"/>
        <w:rPr>
          <w:lang w:val="de-DE"/>
        </w:rPr>
      </w:pPr>
      <w:bookmarkStart w:id="35"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6235AE">
        <w:rPr>
          <w:noProof/>
          <w:lang w:val="de-DE"/>
        </w:rPr>
        <w:t>6</w:t>
      </w:r>
      <w:r>
        <w:fldChar w:fldCharType="end"/>
      </w:r>
      <w:bookmarkEnd w:id="35"/>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w:t>
      </w:r>
      <w:r w:rsidRPr="00BB635C">
        <w:rPr>
          <w:lang w:val="de-DE"/>
        </w:rPr>
        <w:lastRenderedPageBreak/>
        <w:t>jedoch im Nachgang der Umstieg auf eine aktuellere 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52D10D5B" w14:textId="2D90BCDC"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sidR="006235AE">
        <w:rPr>
          <w:lang w:val="de-DE"/>
        </w:rPr>
        <w:t>0</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36"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w:t>
      </w:r>
      <w:r>
        <w:rPr>
          <w:color w:val="000000"/>
          <w:lang w:val="de-DE" w:eastAsia="de-DE"/>
        </w:rPr>
        <w:lastRenderedPageBreak/>
        <w:t xml:space="preserve">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36"/>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56099C39"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6235AE">
        <w:rPr>
          <w:lang w:val="de-DE"/>
        </w:rPr>
        <w:t>VII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w:t>
      </w:r>
      <w:r w:rsidRPr="00BB635C">
        <w:rPr>
          <w:lang w:val="de-DE"/>
        </w:rPr>
        <w:t xml:space="preserve">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6235AE">
        <w:rPr>
          <w:lang w:val="de-DE"/>
        </w:rPr>
        <w:t>VII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3610E71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6235AE">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37"/>
      <w:commentRangeStart w:id="38"/>
      <w:r w:rsidRPr="00054216">
        <w:rPr>
          <w:highlight w:val="red"/>
          <w:lang w:val="de-DE"/>
        </w:rPr>
        <w:t>zurück</w:t>
      </w:r>
      <w:commentRangeEnd w:id="37"/>
      <w:r w:rsidR="00054216">
        <w:rPr>
          <w:rStyle w:val="Kommentarzeichen"/>
          <w:i w:val="0"/>
          <w:iCs w:val="0"/>
          <w:color w:val="auto"/>
        </w:rPr>
        <w:commentReference w:id="37"/>
      </w:r>
      <w:commentRangeEnd w:id="38"/>
      <w:r w:rsidR="00EC51A6">
        <w:rPr>
          <w:rStyle w:val="Kommentarzeichen"/>
          <w:i w:val="0"/>
          <w:iCs w:val="0"/>
          <w:color w:val="auto"/>
        </w:rPr>
        <w:commentReference w:id="38"/>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39" w:name="_Ref470198118"/>
      <w:r>
        <w:rPr>
          <w:lang w:val="de-DE"/>
        </w:rPr>
        <w:t>Weitere Umsetzungsmerkmale</w:t>
      </w:r>
      <w:bookmarkEnd w:id="39"/>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23267EAE"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6235AE">
        <w:rPr>
          <w:lang w:val="de-DE"/>
        </w:rPr>
        <w:t>VII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B46577F" w:rsidR="006F4EBF" w:rsidRPr="000A5242" w:rsidRDefault="006F4EBF" w:rsidP="00332E98">
      <w:pPr>
        <w:pStyle w:val="Beschriftung"/>
        <w:jc w:val="both"/>
        <w:rPr>
          <w:lang w:val="de-DE"/>
        </w:rPr>
      </w:pPr>
      <w:bookmarkStart w:id="40"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6235AE">
        <w:rPr>
          <w:noProof/>
          <w:lang w:val="de-DE"/>
        </w:rPr>
        <w:t>8</w:t>
      </w:r>
      <w:r>
        <w:fldChar w:fldCharType="end"/>
      </w:r>
      <w:bookmarkEnd w:id="40"/>
      <w:r w:rsidRPr="00CD1AD7">
        <w:rPr>
          <w:lang w:val="de-DE"/>
        </w:rPr>
        <w:t>: Verteilung der Testumgebung</w:t>
      </w:r>
    </w:p>
    <w:p w14:paraId="0DC58EFC" w14:textId="3FF9247C"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006235AE" w:rsidRPr="00CD1AD7">
        <w:rPr>
          <w:lang w:val="de-DE"/>
        </w:rPr>
        <w:t xml:space="preserve">Abbildung </w:t>
      </w:r>
      <w:r w:rsidR="006235AE">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41" w:name="_Ref470198186"/>
      <w:r>
        <w:rPr>
          <w:lang w:val="de-DE"/>
        </w:rPr>
        <w:t>Maßnahmen zur Perform</w:t>
      </w:r>
      <w:r w:rsidR="00805A3E">
        <w:rPr>
          <w:lang w:val="de-DE"/>
        </w:rPr>
        <w:t>a</w:t>
      </w:r>
      <w:r>
        <w:rPr>
          <w:lang w:val="de-DE"/>
        </w:rPr>
        <w:t>nceoptimierung</w:t>
      </w:r>
      <w:bookmarkEnd w:id="41"/>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Folge, dass bei </w:t>
      </w:r>
      <w:r w:rsidRPr="00D62CD2">
        <w:rPr>
          <w:lang w:val="de-DE"/>
        </w:rPr>
        <w:t>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lastRenderedPageBreak/>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551080C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sidR="006235AE">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B6029AC"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235AE" w:rsidRPr="006976D0">
        <w:rPr>
          <w:lang w:val="de-DE"/>
        </w:rPr>
        <w:t xml:space="preserve">Abbildung </w:t>
      </w:r>
      <w:r w:rsidR="006235AE">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235AE">
        <w:rPr>
          <w:lang w:val="de-DE"/>
        </w:rPr>
        <w:t>VIII.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6235AE" w:rsidRPr="00027C22">
        <w:rPr>
          <w:lang w:val="de-DE"/>
        </w:rPr>
        <w:t xml:space="preserve">Abbildung </w:t>
      </w:r>
      <w:r w:rsidR="006235AE">
        <w:rPr>
          <w:noProof/>
          <w:lang w:val="de-DE"/>
        </w:rPr>
        <w:t>18</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20699C82" w:rsidR="006976D0" w:rsidRDefault="006976D0" w:rsidP="006976D0">
      <w:pPr>
        <w:pStyle w:val="Beschriftung"/>
        <w:rPr>
          <w:lang w:val="de-DE"/>
        </w:rPr>
      </w:pPr>
      <w:bookmarkStart w:id="42" w:name="_Ref470099584"/>
      <w:bookmarkStart w:id="43"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6235AE">
        <w:rPr>
          <w:noProof/>
          <w:lang w:val="de-DE"/>
        </w:rPr>
        <w:t>9</w:t>
      </w:r>
      <w:r>
        <w:fldChar w:fldCharType="end"/>
      </w:r>
      <w:bookmarkEnd w:id="42"/>
      <w:r w:rsidRPr="006976D0">
        <w:rPr>
          <w:lang w:val="de-DE"/>
        </w:rPr>
        <w:t xml:space="preserve"> Ablauf des ne</w:t>
      </w:r>
      <w:r>
        <w:rPr>
          <w:lang w:val="de-DE"/>
        </w:rPr>
        <w:t>uimplementierten Ben</w:t>
      </w:r>
      <w:r w:rsidRPr="006976D0">
        <w:rPr>
          <w:lang w:val="de-DE"/>
        </w:rPr>
        <w:t>chmarking-Tests</w:t>
      </w:r>
      <w:bookmarkEnd w:id="43"/>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331C6938"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6235AE">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32B9AB9D" w:rsidR="0056231A" w:rsidRDefault="0056231A" w:rsidP="0056231A">
      <w:pPr>
        <w:pStyle w:val="Beschriftung"/>
        <w:jc w:val="both"/>
        <w:rPr>
          <w:lang w:val="de-DE"/>
        </w:rPr>
      </w:pPr>
      <w:bookmarkStart w:id="44"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1</w:t>
      </w:r>
      <w:r>
        <w:fldChar w:fldCharType="end"/>
      </w:r>
      <w:bookmarkEnd w:id="44"/>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6E717942" w:rsidR="0056231A" w:rsidRPr="007B33F8" w:rsidRDefault="0056231A" w:rsidP="0056231A">
      <w:pPr>
        <w:pStyle w:val="Beschriftung"/>
        <w:rPr>
          <w:lang w:val="de-DE"/>
        </w:rPr>
      </w:pPr>
      <w:bookmarkStart w:id="45"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2</w:t>
      </w:r>
      <w:r>
        <w:fldChar w:fldCharType="end"/>
      </w:r>
      <w:bookmarkEnd w:id="45"/>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63092C4" w:rsidR="0056231A" w:rsidRDefault="0056231A" w:rsidP="0056231A">
      <w:pPr>
        <w:pStyle w:val="Beschriftung"/>
        <w:rPr>
          <w:lang w:val="de-DE"/>
        </w:rPr>
      </w:pPr>
      <w:bookmarkStart w:id="46"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6235AE">
        <w:rPr>
          <w:noProof/>
          <w:lang w:val="de-DE"/>
        </w:rPr>
        <w:t>13</w:t>
      </w:r>
      <w:r>
        <w:fldChar w:fldCharType="end"/>
      </w:r>
      <w:bookmarkEnd w:id="46"/>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BFE2BDD" w:rsidR="00A86F59" w:rsidRPr="00A86F59" w:rsidRDefault="00A86F59" w:rsidP="00A86F59">
      <w:pPr>
        <w:pStyle w:val="Beschriftung"/>
        <w:rPr>
          <w:lang w:val="de-DE"/>
        </w:rPr>
      </w:pPr>
      <w:bookmarkStart w:id="47"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4</w:t>
      </w:r>
      <w:r>
        <w:fldChar w:fldCharType="end"/>
      </w:r>
      <w:bookmarkEnd w:id="47"/>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20625524" w:rsidR="008F0426" w:rsidRDefault="00F403D0" w:rsidP="008F0426">
      <w:pPr>
        <w:keepNext/>
      </w:pPr>
      <w:r>
        <w:rPr>
          <w:noProof/>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35pt;height:87.65pt">
            <v:imagedata r:id="rId24" o:title="Test_75_clients_1_cpu_memory"/>
          </v:shape>
        </w:pict>
      </w:r>
    </w:p>
    <w:p w14:paraId="7C3440B0" w14:textId="01CB5568" w:rsidR="00A86F59" w:rsidRPr="0056231A" w:rsidRDefault="008F0426" w:rsidP="008F0426">
      <w:pPr>
        <w:pStyle w:val="Beschriftung"/>
        <w:rPr>
          <w:lang w:val="de-DE"/>
        </w:rPr>
      </w:pPr>
      <w:bookmarkStart w:id="48"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006235AE">
        <w:rPr>
          <w:noProof/>
          <w:lang w:val="de-DE"/>
        </w:rPr>
        <w:t>15</w:t>
      </w:r>
      <w:r>
        <w:fldChar w:fldCharType="end"/>
      </w:r>
      <w:bookmarkEnd w:id="48"/>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7FAC39F8"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006235AE" w:rsidRPr="0056231A">
        <w:rPr>
          <w:lang w:val="de-DE"/>
        </w:rPr>
        <w:t>Abbildung</w:t>
      </w:r>
      <w:r w:rsidR="006235AE" w:rsidRPr="0056231A">
        <w:rPr>
          <w:noProof/>
          <w:lang w:val="de-DE"/>
        </w:rPr>
        <w:t xml:space="preserve"> </w:t>
      </w:r>
      <w:r w:rsidR="006235AE">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006235AE" w:rsidRPr="007B33F8">
        <w:rPr>
          <w:lang w:val="de-DE"/>
        </w:rPr>
        <w:t>Abbildung</w:t>
      </w:r>
      <w:r w:rsidR="006235AE" w:rsidRPr="007B33F8">
        <w:rPr>
          <w:noProof/>
          <w:lang w:val="de-DE"/>
        </w:rPr>
        <w:t xml:space="preserve"> </w:t>
      </w:r>
      <w:r w:rsidR="006235AE">
        <w:rPr>
          <w:noProof/>
          <w:lang w:val="de-DE"/>
        </w:rPr>
        <w:t>12</w:t>
      </w:r>
      <w:r>
        <w:rPr>
          <w:lang w:val="de-DE"/>
        </w:rPr>
        <w:fldChar w:fldCharType="end"/>
      </w:r>
      <w:r w:rsidR="008668C9">
        <w:rPr>
          <w:lang w:val="de-DE"/>
        </w:rPr>
        <w:t xml:space="preserve"> hervorgeht, </w:t>
      </w:r>
      <w:r w:rsidR="008668C9">
        <w:rPr>
          <w:lang w:val="de-DE"/>
        </w:rPr>
        <w:t xml:space="preserve">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3F397861"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006235AE" w:rsidRPr="0056231A">
        <w:rPr>
          <w:lang w:val="de-DE"/>
        </w:rPr>
        <w:t xml:space="preserve">Abbildung </w:t>
      </w:r>
      <w:r w:rsidR="006235AE">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BE91A39"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006235AE" w:rsidRPr="007B33F8">
        <w:rPr>
          <w:lang w:val="de-DE"/>
        </w:rPr>
        <w:t xml:space="preserve">Abbildung </w:t>
      </w:r>
      <w:r w:rsidR="006235AE">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58630C16"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006235AE" w:rsidRPr="007B33F8">
        <w:rPr>
          <w:lang w:val="de-DE"/>
        </w:rPr>
        <w:t xml:space="preserve">Abbildung </w:t>
      </w:r>
      <w:r w:rsidR="006235AE">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4B69BE1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6235AE">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6235AE">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t>[18]</w:t>
      </w:r>
      <w:r w:rsidRPr="008428C8">
        <w:tab/>
        <w:t xml:space="preserve">„Distributed Transaction Processing: The XA Specification“. [Online]. Verfügbar unter: </w:t>
      </w:r>
      <w:r w:rsidRPr="008428C8">
        <w:lastRenderedPageBreak/>
        <w:t>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49" w:name="_Ref469407729"/>
      <w:r w:rsidRPr="00565C3F">
        <w:rPr>
          <w:lang w:val="de-DE"/>
        </w:rPr>
        <w:t>Gesamtarchitekturen im Vergleich</w:t>
      </w:r>
      <w:bookmarkEnd w:id="49"/>
    </w:p>
    <w:p w14:paraId="4448BACD" w14:textId="5EB63D50"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57216"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E81471" w:rsidRPr="00A6598C" w:rsidRDefault="00E81471" w:rsidP="003703C0">
                            <w:pPr>
                              <w:pStyle w:val="Beschriftung"/>
                              <w:rPr>
                                <w:noProof/>
                                <w:sz w:val="20"/>
                                <w:szCs w:val="20"/>
                                <w:lang w:val="de-DE"/>
                              </w:rPr>
                            </w:pPr>
                            <w:bookmarkStart w:id="50"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50"/>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E81471" w:rsidRPr="00A6598C" w:rsidRDefault="00E81471" w:rsidP="003703C0">
                      <w:pPr>
                        <w:pStyle w:val="Beschriftung"/>
                        <w:rPr>
                          <w:noProof/>
                          <w:sz w:val="20"/>
                          <w:szCs w:val="20"/>
                          <w:lang w:val="de-DE"/>
                        </w:rPr>
                      </w:pPr>
                      <w:bookmarkStart w:id="51"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51"/>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6235AE" w:rsidRPr="00A6598C">
        <w:rPr>
          <w:lang w:val="de-DE"/>
        </w:rPr>
        <w:t xml:space="preserve">Abbildung </w:t>
      </w:r>
      <w:r w:rsidR="006235AE">
        <w:rPr>
          <w:noProof/>
          <w:lang w:val="de-DE"/>
        </w:rPr>
        <w:t>16</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4144"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E81471" w:rsidRPr="00786A23" w:rsidRDefault="00E814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E81471" w:rsidRPr="00786A23" w:rsidRDefault="00E814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52" w:name="_Ref469992098"/>
      <w:r w:rsidRPr="00565C3F">
        <w:rPr>
          <w:lang w:val="de-DE"/>
        </w:rPr>
        <w:t>Chatclient Masken</w:t>
      </w:r>
      <w:bookmarkEnd w:id="52"/>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4877BDF4" w:rsidR="00BC72ED" w:rsidRDefault="00E81471" w:rsidP="00332E98">
      <w:pPr>
        <w:jc w:val="both"/>
        <w:rPr>
          <w:highlight w:val="yellow"/>
          <w:lang w:val="de-DE"/>
        </w:rPr>
      </w:pPr>
      <w:r>
        <w:rPr>
          <w:noProof/>
          <w:lang w:val="de-DE" w:eastAsia="de-DE"/>
        </w:rPr>
        <w:pict w14:anchorId="3594DF23">
          <v:shape id="_x0000_s1026" type="#_x0000_t75" style="position:absolute;left:0;text-align:left;margin-left:.05pt;margin-top:.6pt;width:194.05pt;height:235.7pt;z-index:-251655168;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sidR="00F403D0">
        <w:rPr>
          <w:noProof/>
          <w:highlight w:val="yellow"/>
          <w:lang w:val="de-DE" w:eastAsia="de-DE"/>
        </w:rPr>
        <w:pict w14:anchorId="50E5E2B4">
          <v:shape id="_x0000_i1026" type="#_x0000_t75" style="width:311pt;height:361.3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53" w:name="_Ref469992103"/>
      <w:r w:rsidRPr="00565C3F">
        <w:rPr>
          <w:lang w:val="de-DE"/>
        </w:rPr>
        <w:lastRenderedPageBreak/>
        <w:t>Benchmarkingclient Masken</w:t>
      </w:r>
      <w:bookmarkEnd w:id="53"/>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50A45F4B" w:rsidR="00AE0C16" w:rsidRDefault="00E81471" w:rsidP="00332E98">
      <w:pPr>
        <w:jc w:val="both"/>
        <w:rPr>
          <w:lang w:val="de-DE"/>
        </w:rPr>
      </w:pPr>
      <w:r>
        <w:rPr>
          <w:noProof/>
          <w:lang w:val="de-DE" w:eastAsia="de-DE"/>
        </w:rPr>
        <w:pict w14:anchorId="2B410647">
          <v:shape id="_x0000_s1028" type="#_x0000_t75" style="position:absolute;left:0;text-align:left;margin-left:254.95pt;margin-top:10.2pt;width:248.4pt;height:177.25pt;z-index:-251658240;mso-position-horizontal-relative:text;mso-position-vertical-relative:text;mso-width-relative:page;mso-height-relative:page" wrapcoords="-60 0 -60 21516 21600 21516 21600 0 -60 0">
            <v:imagedata r:id="rId30" o:title="benchmarkingMaske2"/>
            <w10:wrap type="tight"/>
          </v:shape>
        </w:pict>
      </w:r>
    </w:p>
    <w:p w14:paraId="203F18F3" w14:textId="79AC25E6" w:rsidR="00E82E24" w:rsidRDefault="00F403D0" w:rsidP="00332E98">
      <w:pPr>
        <w:jc w:val="both"/>
        <w:rPr>
          <w:lang w:val="de-DE"/>
        </w:rPr>
      </w:pPr>
      <w:r>
        <w:rPr>
          <w:noProof/>
          <w:lang w:val="de-DE" w:eastAsia="de-DE"/>
        </w:rPr>
        <w:pict w14:anchorId="1E36EFEE">
          <v:shape id="_x0000_i1027" type="#_x0000_t75" style="width:250.65pt;height:178.65pt">
            <v:imagedata r:id="rId31" o:title="benchmarkingMaske1"/>
          </v:shape>
        </w:pict>
      </w:r>
    </w:p>
    <w:p w14:paraId="2FACE497" w14:textId="77777777" w:rsidR="00C45B2B" w:rsidRDefault="00C45B2B" w:rsidP="00332E98">
      <w:pPr>
        <w:jc w:val="both"/>
        <w:rPr>
          <w:lang w:val="de-DE"/>
        </w:rPr>
      </w:pPr>
    </w:p>
    <w:p w14:paraId="16CA452E" w14:textId="4B605287" w:rsidR="00C45B2B" w:rsidRDefault="00E81471" w:rsidP="00332E98">
      <w:pPr>
        <w:jc w:val="both"/>
        <w:rPr>
          <w:lang w:val="de-DE"/>
        </w:rPr>
      </w:pPr>
      <w:r>
        <w:rPr>
          <w:noProof/>
          <w:lang w:val="de-DE" w:eastAsia="de-DE"/>
        </w:rPr>
        <w:pict w14:anchorId="789A8CFC">
          <v:shape id="_x0000_s1029" type="#_x0000_t75" style="position:absolute;left:0;text-align:left;margin-left:258.75pt;margin-top:10.2pt;width:249.4pt;height:178pt;z-index:-251657216;mso-position-horizontal-relative:text;mso-position-vertical-relative:text;mso-width-relative:page;mso-height-relative:page" wrapcoords="-65 0 -65 21509 21600 21509 21600 0 -65 0">
            <v:imagedata r:id="rId32" o:title="benchmarkingMaske4"/>
            <w10:wrap type="tight"/>
          </v:shape>
        </w:pict>
      </w:r>
    </w:p>
    <w:p w14:paraId="68CCC4C2" w14:textId="302A94A4" w:rsidR="00C45B2B" w:rsidRDefault="00F403D0" w:rsidP="00332E98">
      <w:pPr>
        <w:jc w:val="both"/>
        <w:rPr>
          <w:lang w:val="de-DE"/>
        </w:rPr>
      </w:pPr>
      <w:r>
        <w:rPr>
          <w:noProof/>
          <w:lang w:val="de-DE" w:eastAsia="de-DE"/>
        </w:rPr>
        <w:pict w14:anchorId="3C9F3D73">
          <v:shape id="_x0000_i1028" type="#_x0000_t75" style="width:247.65pt;height:177.35pt">
            <v:imagedata r:id="rId33" o:title="benchmarkingMaske3"/>
          </v:shape>
        </w:pict>
      </w:r>
    </w:p>
    <w:p w14:paraId="12A53885" w14:textId="77777777" w:rsidR="00C45B2B" w:rsidRDefault="00C45B2B" w:rsidP="00332E98">
      <w:pPr>
        <w:jc w:val="both"/>
        <w:rPr>
          <w:lang w:val="de-DE"/>
        </w:rPr>
      </w:pPr>
    </w:p>
    <w:p w14:paraId="67760B53" w14:textId="085E4FEF" w:rsidR="00C45B2B" w:rsidRDefault="00E81471" w:rsidP="00332E98">
      <w:pPr>
        <w:jc w:val="both"/>
        <w:rPr>
          <w:lang w:val="de-DE"/>
        </w:rPr>
      </w:pPr>
      <w:r>
        <w:rPr>
          <w:noProof/>
          <w:lang w:val="de-DE" w:eastAsia="de-DE"/>
        </w:rPr>
        <w:pict w14:anchorId="5C1F8C6B">
          <v:shape id="_x0000_s1030" type="#_x0000_t75" style="position:absolute;left:0;text-align:left;margin-left:262.6pt;margin-top:10.35pt;width:249.75pt;height:177.7pt;z-index:-251656192;mso-position-horizontal-relative:text;mso-position-vertical-relative:text;mso-width-relative:page;mso-height-relative:page" wrapcoords="-56 0 -56 21521 21600 21521 21600 0 -56 0">
            <v:imagedata r:id="rId34" o:title="benchmarkingMaske6"/>
            <w10:wrap type="tight"/>
          </v:shape>
        </w:pict>
      </w:r>
    </w:p>
    <w:p w14:paraId="369D5428" w14:textId="5D07F006" w:rsidR="00C45B2B" w:rsidRDefault="00F403D0" w:rsidP="00332E98">
      <w:pPr>
        <w:jc w:val="both"/>
        <w:rPr>
          <w:lang w:val="de-DE"/>
        </w:rPr>
      </w:pPr>
      <w:r>
        <w:rPr>
          <w:noProof/>
          <w:lang w:val="de-DE" w:eastAsia="de-DE"/>
        </w:rPr>
        <w:pict w14:anchorId="44054343">
          <v:shape id="_x0000_i1029" type="#_x0000_t75" style="width:248pt;height:174.6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54" w:name="_Ref470099851"/>
      <w:r>
        <w:rPr>
          <w:lang w:val="de-DE"/>
        </w:rPr>
        <w:lastRenderedPageBreak/>
        <w:t>Benchmarking-Tests</w:t>
      </w:r>
      <w:bookmarkEnd w:id="54"/>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569C957E" w:rsidR="006976D0" w:rsidRPr="00027C22" w:rsidRDefault="00027C22" w:rsidP="00027C22">
      <w:pPr>
        <w:pStyle w:val="Beschriftung"/>
        <w:rPr>
          <w:lang w:val="de-DE"/>
        </w:rPr>
      </w:pPr>
      <w:bookmarkStart w:id="55"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6235AE">
        <w:rPr>
          <w:noProof/>
          <w:lang w:val="de-DE"/>
        </w:rPr>
        <w:t>18</w:t>
      </w:r>
      <w:r>
        <w:fldChar w:fldCharType="end"/>
      </w:r>
      <w:bookmarkEnd w:id="55"/>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532CFF38"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6235AE">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E81471" w:rsidRPr="00F30867" w:rsidRDefault="00E81471">
      <w:pPr>
        <w:pStyle w:val="Kommentartext"/>
        <w:rPr>
          <w:lang w:val="de-DE"/>
        </w:rPr>
      </w:pPr>
      <w:r>
        <w:rPr>
          <w:rStyle w:val="Kommentarzeichen"/>
        </w:rPr>
        <w:annotationRef/>
      </w:r>
      <w:r w:rsidRPr="00F30867">
        <w:rPr>
          <w:lang w:val="de-DE"/>
        </w:rPr>
        <w:t>Begriff einführen</w:t>
      </w:r>
    </w:p>
  </w:comment>
  <w:comment w:id="3" w:author="David" w:date="2016-12-22T23:09:00Z" w:initials="D">
    <w:p w14:paraId="18AB4DC8" w14:textId="1B32192C" w:rsidR="00E81471" w:rsidRDefault="00E81471">
      <w:pPr>
        <w:pStyle w:val="Kommentartext"/>
      </w:pPr>
      <w:r>
        <w:rPr>
          <w:rStyle w:val="Kommentarzeichen"/>
        </w:rPr>
        <w:annotationRef/>
      </w:r>
      <w:r>
        <w:t>Bezug zu Datenbanken?</w:t>
      </w:r>
    </w:p>
  </w:comment>
  <w:comment w:id="4" w:author="David" w:date="2016-12-22T23:10:00Z" w:initials="D">
    <w:p w14:paraId="69C0AD64" w14:textId="31792BB7" w:rsidR="00E81471" w:rsidRDefault="00E81471">
      <w:pPr>
        <w:pStyle w:val="Kommentartext"/>
      </w:pPr>
      <w:r>
        <w:rPr>
          <w:rStyle w:val="Kommentarzeichen"/>
        </w:rPr>
        <w:annotationRef/>
      </w:r>
      <w:r>
        <w:t>“Knoten” meint was genau? Rechner, die durch ein Netzwerk getrennt sind?</w:t>
      </w:r>
    </w:p>
  </w:comment>
  <w:comment w:id="5" w:author="David" w:date="2016-12-22T23:12:00Z" w:initials="D">
    <w:p w14:paraId="7E72DF08" w14:textId="14385161" w:rsidR="00E81471" w:rsidRDefault="00E81471">
      <w:pPr>
        <w:pStyle w:val="Kommentartext"/>
      </w:pPr>
      <w:r>
        <w:rPr>
          <w:rStyle w:val="Kommentarzeichen"/>
        </w:rPr>
        <w:annotationRef/>
      </w:r>
      <w:r>
        <w:t>Neu formulieren (Satz davor habe ich angepasst -&gt; Phasen beschreiben)</w:t>
      </w:r>
    </w:p>
  </w:comment>
  <w:comment w:id="6" w:author="David" w:date="2016-12-22T23:18:00Z" w:initials="D">
    <w:p w14:paraId="5518056F" w14:textId="62ED3836" w:rsidR="00E81471" w:rsidRDefault="00E81471">
      <w:pPr>
        <w:pStyle w:val="Kommentartext"/>
      </w:pPr>
      <w:r>
        <w:t xml:space="preserve">Was sind </w:t>
      </w:r>
      <w:r>
        <w:rPr>
          <w:rStyle w:val="Kommentarzeichen"/>
        </w:rPr>
        <w:annotationRef/>
      </w:r>
      <w:r>
        <w:t>verteilte Objekte?</w:t>
      </w:r>
    </w:p>
  </w:comment>
  <w:comment w:id="7" w:author="David" w:date="2016-12-22T23:20:00Z" w:initials="D">
    <w:p w14:paraId="271D3715" w14:textId="4985E20D" w:rsidR="00E81471" w:rsidRDefault="00E81471">
      <w:pPr>
        <w:pStyle w:val="Kommentartext"/>
      </w:pPr>
      <w:r>
        <w:rPr>
          <w:rStyle w:val="Kommentarzeichen"/>
        </w:rPr>
        <w:annotationRef/>
      </w:r>
      <w:r>
        <w:t>Diese Beschreibung des Mechanismus ist leider nicht eindeutig genug: Wenn man das “verteilte Objekt” so behandelt, als würde es nur durch einen Akteur bearbeitet warden (man ignoriert den anderen Akteur) dann schreibt man einfach was drauf, weil man ja kein Problem durch einen anderen Akteur hat. Dann wird das rüber synchronisiert zum anderen Aktuer, der das aber genauso macht. Dadurch kriegst du ja genau dead-locks, lost-updates usw.</w:t>
      </w:r>
    </w:p>
  </w:comment>
  <w:comment w:id="8" w:author="David" w:date="2016-12-22T23:25:00Z" w:initials="D">
    <w:p w14:paraId="05EC820B" w14:textId="3DDCA376" w:rsidR="00E81471" w:rsidRDefault="00E81471">
      <w:pPr>
        <w:pStyle w:val="Kommentartext"/>
      </w:pPr>
      <w:r>
        <w:rPr>
          <w:rStyle w:val="Kommentarzeichen"/>
        </w:rPr>
        <w:annotationRef/>
      </w:r>
      <w:r>
        <w:t>Tempus! (Präsens)</w:t>
      </w:r>
      <w:r>
        <w:br/>
        <w:t xml:space="preserve">Bitte auch im restlichen Absatz korrigieren. </w:t>
      </w:r>
    </w:p>
  </w:comment>
  <w:comment w:id="9" w:author="David" w:date="2016-12-22T23:24:00Z" w:initials="D">
    <w:p w14:paraId="3010FAB1" w14:textId="26292F5A" w:rsidR="00E81471" w:rsidRDefault="00E81471">
      <w:pPr>
        <w:pStyle w:val="Kommentartext"/>
      </w:pPr>
      <w:r>
        <w:rPr>
          <w:rStyle w:val="Kommentarzeichen"/>
        </w:rPr>
        <w:annotationRef/>
      </w:r>
      <w:r>
        <w:t>Naja, unterschiedliche Applikationen waren es ja schon, je nach Definition des Begriffs “Applikation” …</w:t>
      </w:r>
    </w:p>
  </w:comment>
  <w:comment w:id="10" w:author="David" w:date="2016-12-22T23:26:00Z" w:initials="D">
    <w:p w14:paraId="4E791B80" w14:textId="39050A86" w:rsidR="00E81471" w:rsidRDefault="00E81471">
      <w:pPr>
        <w:pStyle w:val="Kommentartext"/>
      </w:pPr>
      <w:r>
        <w:rPr>
          <w:rStyle w:val="Kommentarzeichen"/>
        </w:rPr>
        <w:annotationRef/>
      </w:r>
      <w:r>
        <w:t>An der Grenze zu unwissenschaftlich, vllt gibt e seine bessere Formulierung…</w:t>
      </w:r>
    </w:p>
  </w:comment>
  <w:comment w:id="11" w:author="David" w:date="2016-12-22T23:28:00Z" w:initials="D">
    <w:p w14:paraId="75906ACF" w14:textId="5376DA17" w:rsidR="00801D40" w:rsidRDefault="00801D40">
      <w:pPr>
        <w:pStyle w:val="Kommentartext"/>
      </w:pPr>
      <w:r>
        <w:rPr>
          <w:rStyle w:val="Kommentarzeichen"/>
        </w:rPr>
        <w:annotationRef/>
      </w:r>
      <w:r>
        <w:t>Fachliche Anforderungen?</w:t>
      </w:r>
    </w:p>
  </w:comment>
  <w:comment w:id="12" w:author="David" w:date="2016-12-22T23:34:00Z" w:initials="D">
    <w:p w14:paraId="57D357C8" w14:textId="5003F8EF" w:rsidR="00403C01" w:rsidRDefault="00403C01">
      <w:pPr>
        <w:pStyle w:val="Kommentartext"/>
      </w:pPr>
      <w:r>
        <w:rPr>
          <w:rStyle w:val="Kommentarzeichen"/>
        </w:rPr>
        <w:annotationRef/>
      </w:r>
      <w:r>
        <w:t>Ausgangsprojekt, Vorlagesoftware (ist ja eigentlich kein “</w:t>
      </w:r>
      <w:r>
        <w:t>Projekt”…)</w:t>
      </w:r>
    </w:p>
  </w:comment>
  <w:comment w:id="13" w:author="David" w:date="2016-12-22T23:36:00Z" w:initials="D">
    <w:p w14:paraId="5D2BF829" w14:textId="070DC83D" w:rsidR="00403C01" w:rsidRDefault="00403C01">
      <w:pPr>
        <w:pStyle w:val="Kommentartext"/>
      </w:pPr>
      <w:r>
        <w:rPr>
          <w:rStyle w:val="Kommentarzeichen"/>
        </w:rPr>
        <w:annotationRef/>
      </w:r>
      <w:r>
        <w:t>Das wiederholt sich hier zu oft.</w:t>
      </w:r>
    </w:p>
  </w:comment>
  <w:comment w:id="14" w:author="David" w:date="2016-12-22T23:38:00Z" w:initials="D">
    <w:p w14:paraId="7669D495" w14:textId="6CDF2EF4" w:rsidR="0087494A" w:rsidRDefault="0087494A">
      <w:pPr>
        <w:pStyle w:val="Kommentartext"/>
      </w:pPr>
      <w:r>
        <w:rPr>
          <w:rStyle w:val="Kommentarzeichen"/>
        </w:rPr>
        <w:annotationRef/>
      </w:r>
      <w:r>
        <w:t>Warum Abbildung 4 (Benchmarking-Client)? Nicht eher Abbildung 2?</w:t>
      </w:r>
    </w:p>
  </w:comment>
  <w:comment w:id="15" w:author="David" w:date="2016-12-22T23:39:00Z" w:initials="D">
    <w:p w14:paraId="0F45EF9D" w14:textId="413435BA" w:rsidR="0087494A" w:rsidRDefault="0087494A">
      <w:pPr>
        <w:pStyle w:val="Kommentartext"/>
      </w:pPr>
      <w:r>
        <w:rPr>
          <w:rStyle w:val="Kommentarzeichen"/>
        </w:rPr>
        <w:annotationRef/>
      </w:r>
      <w:r>
        <w:t>Umformulieren: Wieso differenziert -&gt; unklar was gemeint ist. Betrachten kommt außerdem schon am Ende des Satzes.</w:t>
      </w:r>
    </w:p>
  </w:comment>
  <w:comment w:id="16" w:author="David" w:date="2016-12-22T23:41:00Z" w:initials="D">
    <w:p w14:paraId="0362B5FF" w14:textId="15DFDDD8" w:rsidR="0087494A" w:rsidRDefault="0087494A">
      <w:pPr>
        <w:pStyle w:val="Kommentartext"/>
      </w:pPr>
      <w:r>
        <w:rPr>
          <w:rStyle w:val="Kommentarzeichen"/>
        </w:rPr>
        <w:annotationRef/>
      </w:r>
      <w:r>
        <w:t>Den Satz würde ich entfernen. Er bringt nicht viel und ist womöglich nicht ganz richtig. Die Serverkomponente benötigt ja z.B. chatApplicationModel</w:t>
      </w:r>
    </w:p>
  </w:comment>
  <w:comment w:id="17" w:author="David" w:date="2016-12-22T23:45:00Z" w:initials="D">
    <w:p w14:paraId="251E7CDC" w14:textId="7194976E" w:rsidR="00F81187" w:rsidRDefault="00F81187">
      <w:pPr>
        <w:pStyle w:val="Kommentartext"/>
      </w:pPr>
      <w:r>
        <w:rPr>
          <w:rStyle w:val="Kommentarzeichen"/>
        </w:rPr>
        <w:annotationRef/>
      </w:r>
      <w:r>
        <w:t>Klassen? Objekte sind es ja nicht…</w:t>
      </w:r>
    </w:p>
  </w:comment>
  <w:comment w:id="18" w:author="David" w:date="2016-12-22T23:45:00Z" w:initials="D">
    <w:p w14:paraId="6ABE9E54" w14:textId="0D8A0315" w:rsidR="00F81187" w:rsidRDefault="00F81187">
      <w:pPr>
        <w:pStyle w:val="Kommentartext"/>
      </w:pPr>
      <w:r>
        <w:rPr>
          <w:rStyle w:val="Kommentarzeichen"/>
        </w:rPr>
        <w:annotationRef/>
      </w:r>
      <w:r>
        <w:t>Build</w:t>
      </w:r>
    </w:p>
  </w:comment>
  <w:comment w:id="22" w:author="David" w:date="2016-12-22T23:49:00Z" w:initials="D">
    <w:p w14:paraId="247C356A" w14:textId="558E3591" w:rsidR="001834CB" w:rsidRDefault="001834CB">
      <w:pPr>
        <w:pStyle w:val="Kommentartext"/>
      </w:pPr>
      <w:r>
        <w:rPr>
          <w:rStyle w:val="Kommentarzeichen"/>
        </w:rPr>
        <w:annotationRef/>
      </w:r>
      <w:r>
        <w:t>Unwissenschaftlich…</w:t>
      </w:r>
    </w:p>
  </w:comment>
  <w:comment w:id="23" w:author="David" w:date="2016-12-22T23:51:00Z" w:initials="D">
    <w:p w14:paraId="461D98E7" w14:textId="5C3021EA" w:rsidR="00A0620B" w:rsidRDefault="00A0620B">
      <w:pPr>
        <w:pStyle w:val="Kommentartext"/>
      </w:pPr>
      <w:r>
        <w:rPr>
          <w:rStyle w:val="Kommentarzeichen"/>
        </w:rPr>
        <w:annotationRef/>
      </w:r>
      <w:r>
        <w:t xml:space="preserve">Das ist nicht klar. </w:t>
      </w:r>
      <w:r>
        <w:t xml:space="preserve">Man stellt sich die Fragen: Unabhängig von was? Warum mehrere Projekte für </w:t>
      </w:r>
      <w:r w:rsidR="00E13FBD">
        <w:t>einen</w:t>
      </w:r>
      <w:r>
        <w:t xml:space="preserve"> Client?</w:t>
      </w:r>
    </w:p>
  </w:comment>
  <w:comment w:id="24" w:author="David" w:date="2016-12-22T23:56:00Z" w:initials="D">
    <w:p w14:paraId="2559D256" w14:textId="36F7B547" w:rsidR="00370B29" w:rsidRDefault="00370B29">
      <w:pPr>
        <w:pStyle w:val="Kommentartext"/>
      </w:pPr>
      <w:r>
        <w:rPr>
          <w:rStyle w:val="Kommentarzeichen"/>
        </w:rPr>
        <w:annotationRef/>
      </w:r>
      <w:r>
        <w:t>unwissenschaftlich</w:t>
      </w:r>
    </w:p>
  </w:comment>
  <w:comment w:id="25" w:author="David" w:date="2016-12-22T23:56:00Z" w:initials="D">
    <w:p w14:paraId="504736D4" w14:textId="64F1F548" w:rsidR="00370B29" w:rsidRDefault="00370B29">
      <w:pPr>
        <w:pStyle w:val="Kommentartext"/>
      </w:pPr>
      <w:r>
        <w:rPr>
          <w:lang w:val="de-DE"/>
        </w:rPr>
        <w:t>Müsste es nicht „</w:t>
      </w:r>
      <w:r>
        <w:rPr>
          <w:rStyle w:val="Kommentarzeichen"/>
        </w:rPr>
        <w:annotationRef/>
      </w:r>
      <w:r>
        <w:rPr>
          <w:lang w:val="de-DE"/>
        </w:rPr>
        <w:t>Konnektor</w:t>
      </w:r>
      <w:r w:rsidRPr="00636A6D">
        <w:rPr>
          <w:lang w:val="de-DE"/>
        </w:rPr>
        <w:t>-Komponenten</w:t>
      </w:r>
      <w:r>
        <w:rPr>
          <w:lang w:val="de-DE"/>
        </w:rPr>
        <w:t>“ heißen?</w:t>
      </w:r>
    </w:p>
  </w:comment>
  <w:comment w:id="26" w:author="David" w:date="2016-12-23T00:04:00Z" w:initials="D">
    <w:p w14:paraId="458BB4AD" w14:textId="41400924" w:rsidR="000A1BF5" w:rsidRDefault="000A1BF5">
      <w:pPr>
        <w:pStyle w:val="Kommentartext"/>
      </w:pPr>
      <w:r>
        <w:rPr>
          <w:rStyle w:val="Kommentarzeichen"/>
        </w:rPr>
        <w:annotationRef/>
      </w:r>
      <w:r>
        <w:t>Dies bezieht sich auf die vereinfachte Austauschbarkeit</w:t>
      </w:r>
    </w:p>
  </w:comment>
  <w:comment w:id="27" w:author="David" w:date="2016-12-23T00:06:00Z" w:initials="D">
    <w:p w14:paraId="2134AE3D" w14:textId="4F4F9590" w:rsidR="000A1BF5" w:rsidRDefault="000A1BF5">
      <w:pPr>
        <w:pStyle w:val="Kommentartext"/>
      </w:pPr>
      <w:r>
        <w:rPr>
          <w:rStyle w:val="Kommentarzeichen"/>
        </w:rPr>
        <w:annotationRef/>
      </w:r>
      <w:r>
        <w:t>Wiederholt Dinge von vorher. “Redundanz” hier mitunter nicht unbedingt passend…</w:t>
      </w:r>
    </w:p>
  </w:comment>
  <w:comment w:id="29" w:author="David" w:date="2016-12-23T00:06:00Z" w:initials="D">
    <w:p w14:paraId="7D8F2E17" w14:textId="726D0E4A" w:rsidR="000A1BF5" w:rsidRDefault="000A1BF5">
      <w:pPr>
        <w:pStyle w:val="Kommentartext"/>
      </w:pPr>
      <w:r>
        <w:rPr>
          <w:rStyle w:val="Kommentarzeichen"/>
        </w:rPr>
        <w:annotationRef/>
      </w:r>
      <w:r>
        <w:t>Nur eines? ;)</w:t>
      </w:r>
    </w:p>
  </w:comment>
  <w:comment w:id="30" w:author="David" w:date="2016-12-23T00:07:00Z" w:initials="D">
    <w:p w14:paraId="4EBA5794" w14:textId="422DADC7" w:rsidR="000A1BF5" w:rsidRDefault="000A1BF5">
      <w:pPr>
        <w:pStyle w:val="Kommentartext"/>
      </w:pPr>
      <w:r>
        <w:rPr>
          <w:rStyle w:val="Kommentarzeichen"/>
        </w:rPr>
        <w:annotationRef/>
      </w:r>
      <w:r>
        <w:t>Der Ausgang stellt Dinge bereit?</w:t>
      </w:r>
    </w:p>
  </w:comment>
  <w:comment w:id="31" w:author="David" w:date="2016-12-23T00:08:00Z" w:initials="D">
    <w:p w14:paraId="3095A3FC" w14:textId="23D2A546" w:rsidR="000A1BF5" w:rsidRDefault="000A1BF5">
      <w:pPr>
        <w:pStyle w:val="Kommentartext"/>
      </w:pPr>
      <w:r>
        <w:rPr>
          <w:rStyle w:val="Kommentarzeichen"/>
        </w:rPr>
        <w:annotationRef/>
      </w:r>
      <w:r>
        <w:t>Chat- oder Benchmark-Client?</w:t>
      </w:r>
    </w:p>
  </w:comment>
  <w:comment w:id="32" w:author="David" w:date="2016-12-23T00:08:00Z" w:initials="D">
    <w:p w14:paraId="67A10618" w14:textId="1691AEDA" w:rsidR="004C7E9F" w:rsidRDefault="004C7E9F">
      <w:pPr>
        <w:pStyle w:val="Kommentartext"/>
      </w:pPr>
      <w:r>
        <w:rPr>
          <w:rStyle w:val="Kommentarzeichen"/>
        </w:rPr>
        <w:annotationRef/>
      </w:r>
      <w:r>
        <w:t>Achtung: Bezug nicht klar, könnte auch den “Anwendungsclient” meinen…</w:t>
      </w:r>
    </w:p>
  </w:comment>
  <w:comment w:id="33" w:author="David" w:date="2016-12-23T00:09:00Z" w:initials="D">
    <w:p w14:paraId="6E236354" w14:textId="26F27725" w:rsidR="004A2281" w:rsidRDefault="004A2281">
      <w:pPr>
        <w:pStyle w:val="Kommentartext"/>
      </w:pPr>
      <w:r>
        <w:rPr>
          <w:rStyle w:val="Kommentarzeichen"/>
        </w:rPr>
        <w:annotationRef/>
      </w:r>
      <w:r>
        <w:t>unwissenschaftlich</w:t>
      </w:r>
    </w:p>
  </w:comment>
  <w:comment w:id="37" w:author="David" w:date="2016-12-22T15:31:00Z" w:initials="D">
    <w:p w14:paraId="20B11F8B" w14:textId="52A6E32D" w:rsidR="00E81471" w:rsidRDefault="00E81471">
      <w:pPr>
        <w:pStyle w:val="Kommentartext"/>
      </w:pPr>
      <w:r>
        <w:rPr>
          <w:rStyle w:val="Kommentarzeichen"/>
        </w:rPr>
        <w:annotationRef/>
      </w:r>
      <w:r>
        <w:t>Entfernen?</w:t>
      </w:r>
    </w:p>
  </w:comment>
  <w:comment w:id="38" w:author="Max Auch" w:date="2016-12-22T20:22:00Z" w:initials="MA">
    <w:p w14:paraId="655555EB" w14:textId="5F2CD5F8" w:rsidR="00E81471" w:rsidRDefault="00E81471">
      <w:pPr>
        <w:pStyle w:val="Kommentartext"/>
      </w:pPr>
      <w:r>
        <w:rPr>
          <w:rStyle w:val="Kommentarzeichen"/>
        </w:rPr>
        <w:annotationRef/>
      </w:r>
      <w:r>
        <w:t xml:space="preserve">Du referenzierst kein einziges Mal aus dem Text diese </w:t>
      </w:r>
      <w:r>
        <w:t>Abbildung.. Vllt kannst das noch irgendwo verwurschtel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18AB4DC8" w15:done="0"/>
  <w15:commentEx w15:paraId="69C0AD64" w15:done="0"/>
  <w15:commentEx w15:paraId="7E72DF08" w15:done="0"/>
  <w15:commentEx w15:paraId="5518056F" w15:done="0"/>
  <w15:commentEx w15:paraId="271D3715" w15:done="0"/>
  <w15:commentEx w15:paraId="05EC820B" w15:done="0"/>
  <w15:commentEx w15:paraId="3010FAB1" w15:done="0"/>
  <w15:commentEx w15:paraId="4E791B80" w15:done="0"/>
  <w15:commentEx w15:paraId="75906ACF" w15:done="0"/>
  <w15:commentEx w15:paraId="57D357C8" w15:done="0"/>
  <w15:commentEx w15:paraId="5D2BF829" w15:done="0"/>
  <w15:commentEx w15:paraId="7669D495" w15:done="0"/>
  <w15:commentEx w15:paraId="0F45EF9D" w15:done="0"/>
  <w15:commentEx w15:paraId="0362B5FF" w15:done="0"/>
  <w15:commentEx w15:paraId="251E7CDC" w15:done="0"/>
  <w15:commentEx w15:paraId="6ABE9E54" w15:done="0"/>
  <w15:commentEx w15:paraId="247C356A" w15:done="0"/>
  <w15:commentEx w15:paraId="461D98E7" w15:done="0"/>
  <w15:commentEx w15:paraId="2559D256" w15:done="0"/>
  <w15:commentEx w15:paraId="504736D4" w15:done="0"/>
  <w15:commentEx w15:paraId="458BB4AD" w15:done="0"/>
  <w15:commentEx w15:paraId="2134AE3D" w15:done="0"/>
  <w15:commentEx w15:paraId="7D8F2E17" w15:done="0"/>
  <w15:commentEx w15:paraId="4EBA5794" w15:done="0"/>
  <w15:commentEx w15:paraId="3095A3FC" w15:done="0"/>
  <w15:commentEx w15:paraId="67A10618" w15:done="0"/>
  <w15:commentEx w15:paraId="6E236354"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7B450B" w14:textId="77777777" w:rsidR="00D22963" w:rsidRDefault="00D22963">
      <w:r>
        <w:separator/>
      </w:r>
    </w:p>
  </w:endnote>
  <w:endnote w:type="continuationSeparator" w:id="0">
    <w:p w14:paraId="7D0CF979" w14:textId="77777777" w:rsidR="00D22963" w:rsidRDefault="00D229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2F98B8" w14:textId="77777777" w:rsidR="00D22963" w:rsidRDefault="00D22963"/>
  </w:footnote>
  <w:footnote w:type="continuationSeparator" w:id="0">
    <w:p w14:paraId="3270E5D4" w14:textId="77777777" w:rsidR="00D22963" w:rsidRDefault="00D22963">
      <w:r>
        <w:continuationSeparator/>
      </w:r>
    </w:p>
  </w:footnote>
  <w:footnote w:id="1">
    <w:p w14:paraId="028197A5" w14:textId="7184BA3A" w:rsidR="00E81471" w:rsidRPr="00EC601F" w:rsidRDefault="00E81471">
      <w:pPr>
        <w:pStyle w:val="Funotentext"/>
      </w:pPr>
      <w:r w:rsidRPr="00C8550B">
        <w:rPr>
          <w:rStyle w:val="Funotenzeichen"/>
        </w:rPr>
        <w:footnoteRef/>
      </w:r>
      <w:r w:rsidRPr="00636A6D">
        <w:t xml:space="preserve"> Das Akronym SOLID umfasst </w:t>
      </w:r>
      <w:r w:rsidR="00346CF5">
        <w:t>die</w:t>
      </w:r>
      <w:r w:rsidRPr="00636A6D">
        <w:t xml:space="preserve"> im Allgemeinen für die Umsetzung ei</w:t>
      </w:r>
      <w:r w:rsidR="00346CF5">
        <w:t>ner sauberen Anwendungssoftware</w:t>
      </w:r>
      <w:r w:rsidRPr="00636A6D">
        <w:t xml:space="preserv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E81471" w:rsidRPr="008A0017" w:rsidRDefault="00E81471">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351BC6EE" w:rsidR="00E81471" w:rsidRPr="00EC4695" w:rsidRDefault="00E81471" w:rsidP="00CD41B9">
      <w:pPr>
        <w:ind w:firstLine="202"/>
        <w:rPr>
          <w:lang w:val="de-DE"/>
        </w:rPr>
      </w:pPr>
      <w:r w:rsidRPr="00C8550B">
        <w:rPr>
          <w:rStyle w:val="Funotenzeichen"/>
        </w:rPr>
        <w:footnoteRef/>
      </w:r>
      <w:r w:rsidRPr="00CD1AD7">
        <w:rPr>
          <w:rStyle w:val="Funotenzeichen"/>
          <w:sz w:val="16"/>
          <w:szCs w:val="16"/>
          <w:lang w:val="de-DE"/>
        </w:rPr>
        <w:t xml:space="preserve"> </w:t>
      </w:r>
      <w:r w:rsidR="00DA04E3">
        <w:rPr>
          <w:sz w:val="16"/>
          <w:szCs w:val="16"/>
          <w:lang w:val="de-DE"/>
        </w:rPr>
        <w:t>Das Prinzip „Seperation of C</w:t>
      </w:r>
      <w:r w:rsidRPr="004B5266">
        <w:rPr>
          <w:sz w:val="16"/>
          <w:szCs w:val="16"/>
          <w:lang w:val="de-DE"/>
        </w:rPr>
        <w:t>oncern</w:t>
      </w:r>
      <w:r w:rsidR="00653AE7">
        <w:rPr>
          <w:sz w:val="16"/>
          <w:szCs w:val="16"/>
          <w:lang w:val="de-DE"/>
        </w:rPr>
        <w:t>s</w:t>
      </w:r>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E81471" w:rsidRPr="006940C0" w:rsidRDefault="00E81471">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E81471" w:rsidRPr="00573D63" w:rsidRDefault="00E81471">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E81471" w:rsidRPr="00C8402F" w:rsidRDefault="00E81471">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E81471" w:rsidRPr="000159B7" w:rsidRDefault="00E81471"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E81471" w:rsidRPr="00D211A7" w:rsidRDefault="00E81471"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403BFC">
        <w:t>[22]</w:t>
      </w:r>
      <w:r w:rsidRPr="00BA4C32">
        <w:rPr>
          <w:lang w:val="de-DE"/>
        </w:rPr>
        <w:fldChar w:fldCharType="end"/>
      </w:r>
      <w:r w:rsidRPr="00BA4C32">
        <w:rPr>
          <w:lang w:val="de-DE"/>
        </w:rPr>
        <w:t>.</w:t>
      </w:r>
    </w:p>
  </w:footnote>
  <w:footnote w:id="9">
    <w:p w14:paraId="58B43FAA" w14:textId="77777777" w:rsidR="00E81471" w:rsidRPr="00DE0578" w:rsidRDefault="00E81471"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E81471" w:rsidRPr="00BA4C32" w:rsidRDefault="00E81471">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E81471" w:rsidRPr="008972A8" w:rsidRDefault="00E81471"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118E0B1C" w:rsidR="00E81471" w:rsidRDefault="00E81471">
    <w:pPr>
      <w:framePr w:wrap="auto" w:vAnchor="text" w:hAnchor="margin" w:xAlign="right" w:y="1"/>
    </w:pPr>
    <w:r>
      <w:fldChar w:fldCharType="begin"/>
    </w:r>
    <w:r>
      <w:instrText xml:space="preserve">PAGE  </w:instrText>
    </w:r>
    <w:r>
      <w:fldChar w:fldCharType="separate"/>
    </w:r>
    <w:r w:rsidR="004A2281">
      <w:rPr>
        <w:noProof/>
      </w:rPr>
      <w:t>20</w:t>
    </w:r>
    <w:r>
      <w:fldChar w:fldCharType="end"/>
    </w:r>
  </w:p>
  <w:p w14:paraId="598C0730" w14:textId="77777777" w:rsidR="00E81471" w:rsidRDefault="00E81471">
    <w:pPr>
      <w:ind w:right="360"/>
    </w:pPr>
    <w:r>
      <w:t>Studienarbeit – Verteilte Systeme</w:t>
    </w:r>
  </w:p>
  <w:p w14:paraId="6BFC936D" w14:textId="77777777" w:rsidR="00E81471" w:rsidRDefault="00E81471">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1BF5"/>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4CB"/>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563B"/>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34C92"/>
    <w:rsid w:val="00346CF5"/>
    <w:rsid w:val="00355199"/>
    <w:rsid w:val="00357378"/>
    <w:rsid w:val="00360C6D"/>
    <w:rsid w:val="003703C0"/>
    <w:rsid w:val="00370B29"/>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3C01"/>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A2281"/>
    <w:rsid w:val="004A3F76"/>
    <w:rsid w:val="004B3D2F"/>
    <w:rsid w:val="004B4DF1"/>
    <w:rsid w:val="004B5266"/>
    <w:rsid w:val="004C0A06"/>
    <w:rsid w:val="004C1675"/>
    <w:rsid w:val="004C3A5F"/>
    <w:rsid w:val="004C7E9F"/>
    <w:rsid w:val="004D171C"/>
    <w:rsid w:val="004D6DFB"/>
    <w:rsid w:val="004F0950"/>
    <w:rsid w:val="004F34D3"/>
    <w:rsid w:val="004F5553"/>
    <w:rsid w:val="00506B6A"/>
    <w:rsid w:val="00511D0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8B6"/>
    <w:rsid w:val="005A7ADE"/>
    <w:rsid w:val="005B0A45"/>
    <w:rsid w:val="005C0F7C"/>
    <w:rsid w:val="005C1789"/>
    <w:rsid w:val="005C7C66"/>
    <w:rsid w:val="005D1819"/>
    <w:rsid w:val="005E4407"/>
    <w:rsid w:val="00606505"/>
    <w:rsid w:val="0061572C"/>
    <w:rsid w:val="006225CA"/>
    <w:rsid w:val="006235AE"/>
    <w:rsid w:val="00627F18"/>
    <w:rsid w:val="006366C4"/>
    <w:rsid w:val="00636A6D"/>
    <w:rsid w:val="00640F0B"/>
    <w:rsid w:val="00641A4D"/>
    <w:rsid w:val="006425E3"/>
    <w:rsid w:val="0064330C"/>
    <w:rsid w:val="00644C3E"/>
    <w:rsid w:val="006526C6"/>
    <w:rsid w:val="00652D56"/>
    <w:rsid w:val="00653AE7"/>
    <w:rsid w:val="006564BD"/>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E57EE"/>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C38F3"/>
    <w:rsid w:val="007E151D"/>
    <w:rsid w:val="007E3DF2"/>
    <w:rsid w:val="007E7255"/>
    <w:rsid w:val="007F46C3"/>
    <w:rsid w:val="007F60F4"/>
    <w:rsid w:val="007F739E"/>
    <w:rsid w:val="00801D40"/>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7494A"/>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2CD7"/>
    <w:rsid w:val="009E3448"/>
    <w:rsid w:val="009E43B0"/>
    <w:rsid w:val="009E4531"/>
    <w:rsid w:val="009E5ABB"/>
    <w:rsid w:val="009E60E9"/>
    <w:rsid w:val="009F423C"/>
    <w:rsid w:val="009F4356"/>
    <w:rsid w:val="00A00EF4"/>
    <w:rsid w:val="00A04005"/>
    <w:rsid w:val="00A0620B"/>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A1C03"/>
    <w:rsid w:val="00AB0BFD"/>
    <w:rsid w:val="00AB3C37"/>
    <w:rsid w:val="00AB4DA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96749"/>
    <w:rsid w:val="00BA089E"/>
    <w:rsid w:val="00BA4C32"/>
    <w:rsid w:val="00BB14A6"/>
    <w:rsid w:val="00BB1B4C"/>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B7185"/>
    <w:rsid w:val="00CD14CD"/>
    <w:rsid w:val="00CD1AD7"/>
    <w:rsid w:val="00CD3CC4"/>
    <w:rsid w:val="00CD41B9"/>
    <w:rsid w:val="00CD7A64"/>
    <w:rsid w:val="00CD7FB7"/>
    <w:rsid w:val="00CF3D38"/>
    <w:rsid w:val="00D064F5"/>
    <w:rsid w:val="00D069A4"/>
    <w:rsid w:val="00D102B3"/>
    <w:rsid w:val="00D13DB2"/>
    <w:rsid w:val="00D211A7"/>
    <w:rsid w:val="00D22963"/>
    <w:rsid w:val="00D32832"/>
    <w:rsid w:val="00D365D2"/>
    <w:rsid w:val="00D51C3B"/>
    <w:rsid w:val="00D6191E"/>
    <w:rsid w:val="00D62CD2"/>
    <w:rsid w:val="00D6468F"/>
    <w:rsid w:val="00D772EE"/>
    <w:rsid w:val="00D846DD"/>
    <w:rsid w:val="00D855D2"/>
    <w:rsid w:val="00D85B41"/>
    <w:rsid w:val="00D87672"/>
    <w:rsid w:val="00D90770"/>
    <w:rsid w:val="00D92807"/>
    <w:rsid w:val="00DA04E3"/>
    <w:rsid w:val="00DA231F"/>
    <w:rsid w:val="00DB210B"/>
    <w:rsid w:val="00DB6B57"/>
    <w:rsid w:val="00DC20CF"/>
    <w:rsid w:val="00DC2510"/>
    <w:rsid w:val="00DC6E07"/>
    <w:rsid w:val="00DD045B"/>
    <w:rsid w:val="00DD43B3"/>
    <w:rsid w:val="00DE0578"/>
    <w:rsid w:val="00DF1529"/>
    <w:rsid w:val="00DF15F6"/>
    <w:rsid w:val="00DF53CC"/>
    <w:rsid w:val="00E02D0B"/>
    <w:rsid w:val="00E061E4"/>
    <w:rsid w:val="00E0720E"/>
    <w:rsid w:val="00E07389"/>
    <w:rsid w:val="00E07EF2"/>
    <w:rsid w:val="00E13CC5"/>
    <w:rsid w:val="00E13FBD"/>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1471"/>
    <w:rsid w:val="00E82E24"/>
    <w:rsid w:val="00EA04EB"/>
    <w:rsid w:val="00EA2F13"/>
    <w:rsid w:val="00EA46D5"/>
    <w:rsid w:val="00EB2027"/>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403D0"/>
    <w:rsid w:val="00F54C40"/>
    <w:rsid w:val="00F56503"/>
    <w:rsid w:val="00F62D48"/>
    <w:rsid w:val="00F643C3"/>
    <w:rsid w:val="00F67334"/>
    <w:rsid w:val="00F67812"/>
    <w:rsid w:val="00F76409"/>
    <w:rsid w:val="00F76998"/>
    <w:rsid w:val="00F77303"/>
    <w:rsid w:val="00F81187"/>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0A867B-207B-4B0B-92C4-ADB299C06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11040</Words>
  <Characters>69557</Characters>
  <Application>Microsoft Office Word</Application>
  <DocSecurity>0</DocSecurity>
  <Lines>579</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43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55</cp:revision>
  <cp:lastPrinted>2004-03-23T09:00:00Z</cp:lastPrinted>
  <dcterms:created xsi:type="dcterms:W3CDTF">2016-12-22T18:35:00Z</dcterms:created>
  <dcterms:modified xsi:type="dcterms:W3CDTF">2016-12-2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